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147E48" w14:textId="77777777" w:rsidR="00684509" w:rsidRPr="003649E7" w:rsidRDefault="00684509" w:rsidP="00684509">
      <w:pPr>
        <w:spacing w:after="60" w:line="360" w:lineRule="auto"/>
        <w:jc w:val="both"/>
        <w:rPr>
          <w:b/>
          <w:sz w:val="22"/>
          <w:lang w:val="en-US"/>
        </w:rPr>
      </w:pPr>
      <w:bookmarkStart w:id="0" w:name="_Toc12953658"/>
      <w:r>
        <w:rPr>
          <w:b/>
          <w:sz w:val="22"/>
          <w:lang w:val="en-US"/>
        </w:rPr>
        <w:t xml:space="preserve">Additional Figure 1: </w:t>
      </w:r>
      <w:r w:rsidRPr="00D2078A">
        <w:rPr>
          <w:sz w:val="22"/>
          <w:szCs w:val="22"/>
          <w:lang w:val="en-US"/>
        </w:rPr>
        <w:t>Work flow at the out-patient clinic</w:t>
      </w:r>
    </w:p>
    <w:p w14:paraId="783D5A42" w14:textId="77777777" w:rsidR="00684509" w:rsidRDefault="00684509" w:rsidP="00684509">
      <w:pPr>
        <w:spacing w:before="120" w:after="60" w:line="360" w:lineRule="auto"/>
        <w:jc w:val="center"/>
        <w:rPr>
          <w:b/>
          <w:sz w:val="20"/>
          <w:lang w:val="en-US"/>
        </w:rPr>
      </w:pPr>
      <w:r w:rsidRPr="003649E7">
        <w:rPr>
          <w:b/>
          <w:noProof/>
          <w:sz w:val="20"/>
          <w:lang w:val="en-US"/>
        </w:rPr>
        <w:drawing>
          <wp:inline distT="0" distB="0" distL="0" distR="0" wp14:anchorId="6A3DE833" wp14:editId="6401DE31">
            <wp:extent cx="4572000" cy="6604000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66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C8877" w14:textId="4FA7E298" w:rsidR="00684509" w:rsidRPr="003649E7" w:rsidRDefault="006A65DE" w:rsidP="00684509">
      <w:pPr>
        <w:spacing w:before="120" w:after="60" w:line="360" w:lineRule="auto"/>
        <w:jc w:val="both"/>
        <w:rPr>
          <w:sz w:val="21"/>
          <w:szCs w:val="28"/>
          <w:lang w:val="en-US"/>
        </w:rPr>
      </w:pPr>
      <w:r>
        <w:rPr>
          <w:b/>
          <w:sz w:val="22"/>
          <w:lang w:val="en-US"/>
        </w:rPr>
        <w:t xml:space="preserve">Additional </w:t>
      </w:r>
      <w:bookmarkStart w:id="1" w:name="_GoBack"/>
      <w:bookmarkEnd w:id="1"/>
      <w:r w:rsidR="00684509" w:rsidRPr="003649E7">
        <w:rPr>
          <w:b/>
          <w:sz w:val="21"/>
          <w:szCs w:val="28"/>
          <w:lang w:val="en-US"/>
        </w:rPr>
        <w:t>Figure 1:</w:t>
      </w:r>
      <w:r w:rsidR="00684509" w:rsidRPr="003649E7">
        <w:rPr>
          <w:sz w:val="21"/>
          <w:szCs w:val="28"/>
          <w:lang w:val="en-US"/>
        </w:rPr>
        <w:t xml:space="preserve"> </w:t>
      </w:r>
      <w:r w:rsidR="00684509">
        <w:rPr>
          <w:sz w:val="21"/>
          <w:szCs w:val="28"/>
          <w:lang w:val="en-US"/>
        </w:rPr>
        <w:t>W</w:t>
      </w:r>
      <w:r w:rsidR="00684509" w:rsidRPr="003649E7">
        <w:rPr>
          <w:sz w:val="21"/>
          <w:szCs w:val="28"/>
          <w:lang w:val="en-US"/>
        </w:rPr>
        <w:t>ork</w:t>
      </w:r>
      <w:r w:rsidR="00684509">
        <w:rPr>
          <w:sz w:val="21"/>
          <w:szCs w:val="28"/>
          <w:lang w:val="en-US"/>
        </w:rPr>
        <w:t xml:space="preserve"> </w:t>
      </w:r>
      <w:r w:rsidR="00684509" w:rsidRPr="003649E7">
        <w:rPr>
          <w:sz w:val="21"/>
          <w:szCs w:val="28"/>
          <w:lang w:val="en-US"/>
        </w:rPr>
        <w:t xml:space="preserve">flow at the out-patient clinic. The infrastructure and rooms are given in normal letters, whereas services and procedures are listed in </w:t>
      </w:r>
      <w:r w:rsidR="00684509" w:rsidRPr="003649E7">
        <w:rPr>
          <w:i/>
          <w:sz w:val="21"/>
          <w:szCs w:val="28"/>
          <w:lang w:val="en-US"/>
        </w:rPr>
        <w:t>italic</w:t>
      </w:r>
      <w:r w:rsidR="00684509" w:rsidRPr="003649E7">
        <w:rPr>
          <w:sz w:val="21"/>
          <w:szCs w:val="28"/>
          <w:lang w:val="en-US"/>
        </w:rPr>
        <w:t xml:space="preserve"> letters. The patients</w:t>
      </w:r>
      <w:r w:rsidR="00684509">
        <w:rPr>
          <w:sz w:val="21"/>
          <w:szCs w:val="28"/>
          <w:lang w:val="en-US"/>
        </w:rPr>
        <w:t>´</w:t>
      </w:r>
      <w:r w:rsidR="00684509" w:rsidRPr="003649E7">
        <w:rPr>
          <w:sz w:val="21"/>
          <w:szCs w:val="28"/>
          <w:lang w:val="en-US"/>
        </w:rPr>
        <w:t xml:space="preserve"> turnaround time spend at the endoscopy ward (</w:t>
      </w:r>
      <w:proofErr w:type="spellStart"/>
      <w:r w:rsidR="00684509" w:rsidRPr="003649E7">
        <w:rPr>
          <w:sz w:val="21"/>
          <w:szCs w:val="28"/>
          <w:lang w:val="en-US"/>
        </w:rPr>
        <w:t>t</w:t>
      </w:r>
      <w:r w:rsidR="00684509" w:rsidRPr="003649E7">
        <w:rPr>
          <w:sz w:val="21"/>
          <w:szCs w:val="28"/>
          <w:vertAlign w:val="subscript"/>
          <w:lang w:val="en-US"/>
        </w:rPr>
        <w:t>TA</w:t>
      </w:r>
      <w:proofErr w:type="spellEnd"/>
      <w:r w:rsidR="00684509" w:rsidRPr="003649E7">
        <w:rPr>
          <w:sz w:val="21"/>
          <w:szCs w:val="28"/>
          <w:lang w:val="en-US"/>
        </w:rPr>
        <w:t>) was documented at the front desk of the out-patient clinic. The time during ultrasonography (</w:t>
      </w:r>
      <w:proofErr w:type="spellStart"/>
      <w:r w:rsidR="00684509" w:rsidRPr="003649E7">
        <w:rPr>
          <w:sz w:val="21"/>
          <w:szCs w:val="28"/>
          <w:lang w:val="en-US"/>
        </w:rPr>
        <w:t>t</w:t>
      </w:r>
      <w:r w:rsidR="00684509" w:rsidRPr="003649E7">
        <w:rPr>
          <w:sz w:val="21"/>
          <w:szCs w:val="28"/>
          <w:vertAlign w:val="subscript"/>
          <w:lang w:val="en-US"/>
        </w:rPr>
        <w:t>Exam</w:t>
      </w:r>
      <w:proofErr w:type="spellEnd"/>
      <w:r w:rsidR="00684509" w:rsidRPr="003649E7">
        <w:rPr>
          <w:sz w:val="21"/>
          <w:szCs w:val="28"/>
          <w:lang w:val="en-US"/>
        </w:rPr>
        <w:t xml:space="preserve">) was documented by the examiner via a </w:t>
      </w:r>
      <w:proofErr w:type="spellStart"/>
      <w:r w:rsidR="00684509" w:rsidRPr="003649E7">
        <w:rPr>
          <w:sz w:val="21"/>
          <w:szCs w:val="28"/>
          <w:lang w:val="en-US"/>
        </w:rPr>
        <w:t>Timeulite</w:t>
      </w:r>
      <w:proofErr w:type="spellEnd"/>
      <w:r w:rsidR="00684509" w:rsidRPr="003649E7">
        <w:rPr>
          <w:sz w:val="21"/>
          <w:szCs w:val="28"/>
          <w:vertAlign w:val="superscript"/>
          <w:lang w:val="en-US"/>
        </w:rPr>
        <w:t>®</w:t>
      </w:r>
      <w:r w:rsidR="00684509" w:rsidRPr="003649E7">
        <w:rPr>
          <w:sz w:val="21"/>
          <w:szCs w:val="28"/>
          <w:lang w:val="en-US"/>
        </w:rPr>
        <w:t xml:space="preserve"> device.</w:t>
      </w:r>
    </w:p>
    <w:p w14:paraId="2FCC2C0D" w14:textId="77777777" w:rsidR="00684509" w:rsidRDefault="00684509" w:rsidP="00684509">
      <w:pPr>
        <w:spacing w:after="60" w:line="360" w:lineRule="auto"/>
        <w:jc w:val="both"/>
        <w:rPr>
          <w:b/>
          <w:sz w:val="22"/>
          <w:lang w:val="en-US"/>
        </w:rPr>
      </w:pPr>
    </w:p>
    <w:p w14:paraId="46C2BB00" w14:textId="77777777" w:rsidR="00684509" w:rsidRDefault="00684509" w:rsidP="00684509">
      <w:pPr>
        <w:spacing w:after="60" w:line="360" w:lineRule="auto"/>
        <w:jc w:val="both"/>
        <w:rPr>
          <w:b/>
          <w:sz w:val="22"/>
          <w:lang w:val="en-US"/>
        </w:rPr>
      </w:pPr>
    </w:p>
    <w:p w14:paraId="378CC565" w14:textId="77777777" w:rsidR="00684509" w:rsidRDefault="00684509" w:rsidP="00684509">
      <w:pPr>
        <w:spacing w:after="60" w:line="360" w:lineRule="auto"/>
        <w:jc w:val="both"/>
        <w:rPr>
          <w:b/>
          <w:sz w:val="22"/>
          <w:lang w:val="en-US"/>
        </w:rPr>
      </w:pPr>
    </w:p>
    <w:p w14:paraId="2E7D77BA" w14:textId="77777777" w:rsidR="00684509" w:rsidRDefault="00684509" w:rsidP="00684509">
      <w:pPr>
        <w:spacing w:after="60" w:line="360" w:lineRule="auto"/>
        <w:jc w:val="both"/>
        <w:rPr>
          <w:b/>
          <w:sz w:val="22"/>
          <w:lang w:val="en-US"/>
        </w:rPr>
      </w:pPr>
    </w:p>
    <w:p w14:paraId="1E66F1B7" w14:textId="77777777" w:rsidR="00684509" w:rsidRPr="00683798" w:rsidRDefault="00684509" w:rsidP="00684509">
      <w:pPr>
        <w:spacing w:after="60" w:line="360" w:lineRule="auto"/>
        <w:jc w:val="both"/>
        <w:rPr>
          <w:sz w:val="22"/>
          <w:lang w:val="en-US"/>
        </w:rPr>
      </w:pPr>
      <w:r>
        <w:rPr>
          <w:b/>
          <w:sz w:val="22"/>
          <w:lang w:val="en-US"/>
        </w:rPr>
        <w:lastRenderedPageBreak/>
        <w:t xml:space="preserve">Additional </w:t>
      </w:r>
      <w:r w:rsidRPr="00683798">
        <w:rPr>
          <w:b/>
          <w:sz w:val="22"/>
          <w:lang w:val="en-US"/>
        </w:rPr>
        <w:t xml:space="preserve">Table </w:t>
      </w:r>
      <w:r>
        <w:rPr>
          <w:b/>
          <w:sz w:val="22"/>
          <w:lang w:val="en-US"/>
        </w:rPr>
        <w:t>1</w:t>
      </w:r>
      <w:r w:rsidRPr="00683798">
        <w:rPr>
          <w:b/>
          <w:sz w:val="22"/>
          <w:lang w:val="en-US"/>
        </w:rPr>
        <w:t xml:space="preserve">: </w:t>
      </w:r>
      <w:r w:rsidRPr="00683798">
        <w:rPr>
          <w:sz w:val="22"/>
          <w:lang w:val="en-US"/>
        </w:rPr>
        <w:t>PAGE-B Score</w:t>
      </w:r>
      <w:bookmarkEnd w:id="0"/>
    </w:p>
    <w:tbl>
      <w:tblPr>
        <w:tblW w:w="0" w:type="auto"/>
        <w:tblInd w:w="5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53"/>
        <w:gridCol w:w="3070"/>
        <w:gridCol w:w="3071"/>
      </w:tblGrid>
      <w:tr w:rsidR="00684509" w:rsidRPr="00330A29" w14:paraId="09BCAE03" w14:textId="77777777" w:rsidTr="00334503">
        <w:tc>
          <w:tcPr>
            <w:tcW w:w="2253" w:type="dxa"/>
            <w:shd w:val="clear" w:color="auto" w:fill="auto"/>
          </w:tcPr>
          <w:p w14:paraId="6E53B678" w14:textId="77777777" w:rsidR="00684509" w:rsidRPr="00330A29" w:rsidRDefault="00684509" w:rsidP="00334503">
            <w:pPr>
              <w:jc w:val="both"/>
              <w:rPr>
                <w:b/>
                <w:sz w:val="18"/>
                <w:szCs w:val="18"/>
                <w:lang w:val="en-US"/>
              </w:rPr>
            </w:pPr>
            <w:r w:rsidRPr="00330A29">
              <w:rPr>
                <w:b/>
                <w:sz w:val="18"/>
                <w:szCs w:val="18"/>
                <w:lang w:val="en-US"/>
              </w:rPr>
              <w:t xml:space="preserve">Age </w:t>
            </w:r>
            <w:r w:rsidRPr="00330A29">
              <w:rPr>
                <w:sz w:val="18"/>
                <w:szCs w:val="18"/>
                <w:lang w:val="en-US"/>
              </w:rPr>
              <w:t>(years)</w:t>
            </w:r>
          </w:p>
        </w:tc>
        <w:tc>
          <w:tcPr>
            <w:tcW w:w="3070" w:type="dxa"/>
            <w:shd w:val="clear" w:color="auto" w:fill="auto"/>
          </w:tcPr>
          <w:p w14:paraId="1C8C1441" w14:textId="77777777" w:rsidR="00684509" w:rsidRPr="00330A29" w:rsidRDefault="00684509" w:rsidP="00334503">
            <w:pPr>
              <w:jc w:val="both"/>
              <w:rPr>
                <w:b/>
                <w:sz w:val="18"/>
                <w:szCs w:val="18"/>
                <w:lang w:val="en-US"/>
              </w:rPr>
            </w:pPr>
            <w:r w:rsidRPr="00330A29">
              <w:rPr>
                <w:b/>
                <w:sz w:val="18"/>
                <w:szCs w:val="18"/>
                <w:lang w:val="en-US"/>
              </w:rPr>
              <w:t xml:space="preserve">Gender </w:t>
            </w:r>
            <w:r w:rsidRPr="00330A29">
              <w:rPr>
                <w:sz w:val="18"/>
                <w:szCs w:val="18"/>
                <w:lang w:val="en-US"/>
              </w:rPr>
              <w:t>(male/female)</w:t>
            </w:r>
          </w:p>
        </w:tc>
        <w:tc>
          <w:tcPr>
            <w:tcW w:w="3071" w:type="dxa"/>
            <w:shd w:val="clear" w:color="auto" w:fill="auto"/>
          </w:tcPr>
          <w:p w14:paraId="44F1C26D" w14:textId="77777777" w:rsidR="00684509" w:rsidRPr="00330A29" w:rsidRDefault="00684509" w:rsidP="00334503">
            <w:pPr>
              <w:jc w:val="both"/>
              <w:rPr>
                <w:b/>
                <w:sz w:val="18"/>
                <w:szCs w:val="18"/>
                <w:lang w:val="en-US"/>
              </w:rPr>
            </w:pPr>
            <w:r w:rsidRPr="00330A29">
              <w:rPr>
                <w:b/>
                <w:sz w:val="18"/>
                <w:szCs w:val="18"/>
                <w:lang w:val="en-US"/>
              </w:rPr>
              <w:t xml:space="preserve">Platelet count </w:t>
            </w:r>
            <w:r w:rsidRPr="00330A29">
              <w:rPr>
                <w:sz w:val="18"/>
                <w:szCs w:val="18"/>
                <w:lang w:val="en-US"/>
              </w:rPr>
              <w:t>(n/mm³)</w:t>
            </w:r>
          </w:p>
        </w:tc>
      </w:tr>
      <w:tr w:rsidR="00684509" w:rsidRPr="00330A29" w14:paraId="75DA04A4" w14:textId="77777777" w:rsidTr="00334503">
        <w:trPr>
          <w:trHeight w:val="161"/>
        </w:trPr>
        <w:tc>
          <w:tcPr>
            <w:tcW w:w="2253" w:type="dxa"/>
            <w:shd w:val="clear" w:color="auto" w:fill="auto"/>
          </w:tcPr>
          <w:p w14:paraId="266C5779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16 – 29: 0 pts.</w:t>
            </w:r>
          </w:p>
        </w:tc>
        <w:tc>
          <w:tcPr>
            <w:tcW w:w="3070" w:type="dxa"/>
            <w:shd w:val="clear" w:color="auto" w:fill="auto"/>
          </w:tcPr>
          <w:p w14:paraId="25648125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Female: 0 pts.</w:t>
            </w:r>
          </w:p>
        </w:tc>
        <w:tc>
          <w:tcPr>
            <w:tcW w:w="3071" w:type="dxa"/>
            <w:shd w:val="clear" w:color="auto" w:fill="auto"/>
          </w:tcPr>
          <w:p w14:paraId="1BBB2729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&gt;200.000: 0 pts.</w:t>
            </w:r>
          </w:p>
        </w:tc>
      </w:tr>
      <w:tr w:rsidR="00684509" w:rsidRPr="00330A29" w14:paraId="7100FF6B" w14:textId="77777777" w:rsidTr="00334503">
        <w:tc>
          <w:tcPr>
            <w:tcW w:w="2253" w:type="dxa"/>
            <w:shd w:val="clear" w:color="auto" w:fill="auto"/>
          </w:tcPr>
          <w:p w14:paraId="47F102FC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30 – 39: 2 pts.</w:t>
            </w:r>
          </w:p>
        </w:tc>
        <w:tc>
          <w:tcPr>
            <w:tcW w:w="3070" w:type="dxa"/>
            <w:shd w:val="clear" w:color="auto" w:fill="auto"/>
          </w:tcPr>
          <w:p w14:paraId="040C5DAF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Male: 6 pts.</w:t>
            </w:r>
          </w:p>
        </w:tc>
        <w:tc>
          <w:tcPr>
            <w:tcW w:w="3071" w:type="dxa"/>
            <w:shd w:val="clear" w:color="auto" w:fill="auto"/>
          </w:tcPr>
          <w:p w14:paraId="6972B7C5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100.000 - 199.999: 6 pts.</w:t>
            </w:r>
          </w:p>
        </w:tc>
      </w:tr>
      <w:tr w:rsidR="00684509" w:rsidRPr="00330A29" w14:paraId="45460E0A" w14:textId="77777777" w:rsidTr="00334503">
        <w:tc>
          <w:tcPr>
            <w:tcW w:w="2253" w:type="dxa"/>
            <w:shd w:val="clear" w:color="auto" w:fill="auto"/>
          </w:tcPr>
          <w:p w14:paraId="4E539991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40 – 49: 4 pts.</w:t>
            </w:r>
          </w:p>
        </w:tc>
        <w:tc>
          <w:tcPr>
            <w:tcW w:w="3070" w:type="dxa"/>
            <w:shd w:val="clear" w:color="auto" w:fill="auto"/>
          </w:tcPr>
          <w:p w14:paraId="78372684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  <w:tc>
          <w:tcPr>
            <w:tcW w:w="3071" w:type="dxa"/>
            <w:shd w:val="clear" w:color="auto" w:fill="auto"/>
          </w:tcPr>
          <w:p w14:paraId="76CD83CC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&lt;100.000: 9 pts.</w:t>
            </w:r>
          </w:p>
        </w:tc>
      </w:tr>
      <w:tr w:rsidR="00684509" w:rsidRPr="00330A29" w14:paraId="51D54EE6" w14:textId="77777777" w:rsidTr="00334503">
        <w:tc>
          <w:tcPr>
            <w:tcW w:w="2253" w:type="dxa"/>
            <w:shd w:val="clear" w:color="auto" w:fill="auto"/>
          </w:tcPr>
          <w:p w14:paraId="2B9562E3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50 – 59: 6 pts.</w:t>
            </w:r>
          </w:p>
        </w:tc>
        <w:tc>
          <w:tcPr>
            <w:tcW w:w="3070" w:type="dxa"/>
            <w:shd w:val="clear" w:color="auto" w:fill="auto"/>
          </w:tcPr>
          <w:p w14:paraId="1CFF5C5C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  <w:tc>
          <w:tcPr>
            <w:tcW w:w="3071" w:type="dxa"/>
            <w:shd w:val="clear" w:color="auto" w:fill="auto"/>
          </w:tcPr>
          <w:p w14:paraId="0B86EA40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</w:tr>
      <w:tr w:rsidR="00684509" w:rsidRPr="00330A29" w14:paraId="65D4EE11" w14:textId="77777777" w:rsidTr="00334503">
        <w:tc>
          <w:tcPr>
            <w:tcW w:w="2253" w:type="dxa"/>
            <w:shd w:val="clear" w:color="auto" w:fill="auto"/>
          </w:tcPr>
          <w:p w14:paraId="7F40A97D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60 – 69: 8 pts.</w:t>
            </w:r>
          </w:p>
        </w:tc>
        <w:tc>
          <w:tcPr>
            <w:tcW w:w="3070" w:type="dxa"/>
            <w:shd w:val="clear" w:color="auto" w:fill="auto"/>
          </w:tcPr>
          <w:p w14:paraId="6EB31BBD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  <w:tc>
          <w:tcPr>
            <w:tcW w:w="3071" w:type="dxa"/>
            <w:shd w:val="clear" w:color="auto" w:fill="auto"/>
          </w:tcPr>
          <w:p w14:paraId="683C2143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</w:tr>
      <w:tr w:rsidR="00684509" w:rsidRPr="00330A29" w14:paraId="6A8A5AB8" w14:textId="77777777" w:rsidTr="00334503">
        <w:tc>
          <w:tcPr>
            <w:tcW w:w="2253" w:type="dxa"/>
            <w:shd w:val="clear" w:color="auto" w:fill="auto"/>
          </w:tcPr>
          <w:p w14:paraId="34BDDD24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>≥70: 10 pts.</w:t>
            </w:r>
          </w:p>
        </w:tc>
        <w:tc>
          <w:tcPr>
            <w:tcW w:w="3070" w:type="dxa"/>
            <w:shd w:val="clear" w:color="auto" w:fill="auto"/>
          </w:tcPr>
          <w:p w14:paraId="72D9752F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  <w:tc>
          <w:tcPr>
            <w:tcW w:w="3071" w:type="dxa"/>
            <w:shd w:val="clear" w:color="auto" w:fill="auto"/>
          </w:tcPr>
          <w:p w14:paraId="1B717461" w14:textId="77777777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</w:p>
        </w:tc>
      </w:tr>
      <w:tr w:rsidR="00684509" w:rsidRPr="00330A29" w14:paraId="6B69804D" w14:textId="77777777" w:rsidTr="00334503">
        <w:trPr>
          <w:trHeight w:val="592"/>
        </w:trPr>
        <w:tc>
          <w:tcPr>
            <w:tcW w:w="8394" w:type="dxa"/>
            <w:gridSpan w:val="3"/>
            <w:shd w:val="clear" w:color="auto" w:fill="auto"/>
          </w:tcPr>
          <w:p w14:paraId="58C7287F" w14:textId="7970B2FD" w:rsidR="00684509" w:rsidRPr="00330A29" w:rsidRDefault="00684509" w:rsidP="00334503">
            <w:pPr>
              <w:jc w:val="both"/>
              <w:rPr>
                <w:sz w:val="18"/>
                <w:szCs w:val="18"/>
                <w:lang w:val="en-US"/>
              </w:rPr>
            </w:pPr>
            <w:r w:rsidRPr="00330A29">
              <w:rPr>
                <w:sz w:val="18"/>
                <w:szCs w:val="18"/>
                <w:lang w:val="en-US"/>
              </w:rPr>
              <w:t xml:space="preserve">PAGE-B Score according to G. </w:t>
            </w:r>
            <w:proofErr w:type="spellStart"/>
            <w:r w:rsidRPr="00330A29">
              <w:rPr>
                <w:sz w:val="18"/>
                <w:szCs w:val="18"/>
                <w:lang w:val="en-US"/>
              </w:rPr>
              <w:t>Papatheodoridis</w:t>
            </w:r>
            <w:proofErr w:type="spellEnd"/>
            <w:r w:rsidRPr="00330A29">
              <w:rPr>
                <w:sz w:val="18"/>
                <w:szCs w:val="18"/>
                <w:lang w:val="en-US"/>
              </w:rPr>
              <w:t xml:space="preserve"> </w:t>
            </w:r>
            <w:r w:rsidRPr="00330A29">
              <w:rPr>
                <w:i/>
                <w:sz w:val="18"/>
                <w:szCs w:val="18"/>
                <w:lang w:val="en-US"/>
              </w:rPr>
              <w:t>et al.</w:t>
            </w:r>
            <w:r w:rsidRPr="00330A29">
              <w:rPr>
                <w:sz w:val="18"/>
                <w:szCs w:val="18"/>
                <w:lang w:val="en-US"/>
              </w:rPr>
              <w:t xml:space="preserve"> </w:t>
            </w:r>
            <w:r w:rsidRPr="00330A29">
              <w:rPr>
                <w:sz w:val="18"/>
                <w:szCs w:val="18"/>
                <w:lang w:val="en-US"/>
              </w:rPr>
              <w:fldChar w:fldCharType="begin">
                <w:fldData xml:space="preserve">PEVuZE5vdGU+PENpdGU+PEF1dGhvcj5QYXBhdGhlb2RvcmlkaXM8L0F1dGhvcj48WWVhcj4yMDE2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</w:fldData>
              </w:fldChar>
            </w:r>
            <w:r w:rsidR="006A65DE">
              <w:rPr>
                <w:sz w:val="18"/>
                <w:szCs w:val="18"/>
                <w:lang w:val="en-US"/>
              </w:rPr>
              <w:instrText xml:space="preserve"> ADDIN EN.CITE </w:instrText>
            </w:r>
            <w:r w:rsidR="006A65DE">
              <w:rPr>
                <w:sz w:val="18"/>
                <w:szCs w:val="18"/>
                <w:lang w:val="en-US"/>
              </w:rPr>
              <w:fldChar w:fldCharType="begin">
                <w:fldData xml:space="preserve">PEVuZE5vdGU+PENpdGU+PEF1dGhvcj5QYXBhdGhlb2RvcmlkaXM8L0F1dGhvcj48WWVhcj4yMDE2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</w:fldData>
              </w:fldChar>
            </w:r>
            <w:r w:rsidR="006A65DE">
              <w:rPr>
                <w:sz w:val="18"/>
                <w:szCs w:val="18"/>
                <w:lang w:val="en-US"/>
              </w:rPr>
              <w:instrText xml:space="preserve"> ADDIN EN.CITE.DATA </w:instrText>
            </w:r>
            <w:r w:rsidR="006A65DE">
              <w:rPr>
                <w:sz w:val="18"/>
                <w:szCs w:val="18"/>
                <w:lang w:val="en-US"/>
              </w:rPr>
            </w:r>
            <w:r w:rsidR="006A65DE">
              <w:rPr>
                <w:sz w:val="18"/>
                <w:szCs w:val="18"/>
                <w:lang w:val="en-US"/>
              </w:rPr>
              <w:fldChar w:fldCharType="end"/>
            </w:r>
            <w:r w:rsidRPr="00330A29">
              <w:rPr>
                <w:sz w:val="18"/>
                <w:szCs w:val="18"/>
                <w:lang w:val="en-US"/>
              </w:rPr>
              <w:fldChar w:fldCharType="separate"/>
            </w:r>
            <w:r w:rsidR="006A65DE">
              <w:rPr>
                <w:noProof/>
                <w:sz w:val="18"/>
                <w:szCs w:val="18"/>
                <w:lang w:val="en-US"/>
              </w:rPr>
              <w:t>[1]</w:t>
            </w:r>
            <w:r w:rsidRPr="00330A29">
              <w:rPr>
                <w:sz w:val="18"/>
                <w:szCs w:val="18"/>
                <w:lang w:val="en-US"/>
              </w:rPr>
              <w:fldChar w:fldCharType="end"/>
            </w:r>
            <w:r w:rsidRPr="00330A29">
              <w:rPr>
                <w:sz w:val="18"/>
                <w:szCs w:val="18"/>
                <w:lang w:val="en-US"/>
              </w:rPr>
              <w:t xml:space="preserve"> to assess HCC risk in Caucasian </w:t>
            </w:r>
            <w:proofErr w:type="spellStart"/>
            <w:r w:rsidRPr="00330A29">
              <w:rPr>
                <w:sz w:val="18"/>
                <w:szCs w:val="18"/>
                <w:lang w:val="en-US"/>
              </w:rPr>
              <w:t>cHB</w:t>
            </w:r>
            <w:proofErr w:type="spellEnd"/>
            <w:r w:rsidRPr="00330A29">
              <w:rPr>
                <w:sz w:val="18"/>
                <w:szCs w:val="18"/>
                <w:lang w:val="en-US"/>
              </w:rPr>
              <w:t xml:space="preserve"> patients under treatment with NAs (entecavir or tenofovir). Patients are categorized into a low (≤9 pts.), medium (10–17 pts.) and high (≥18 pts.) HCC risk group. The score ranges from 0- 25 points (pts.)</w:t>
            </w:r>
          </w:p>
        </w:tc>
      </w:tr>
    </w:tbl>
    <w:p w14:paraId="496C06F4" w14:textId="77777777" w:rsidR="00684509" w:rsidRPr="00683798" w:rsidRDefault="00684509" w:rsidP="00684509">
      <w:pPr>
        <w:spacing w:after="60" w:line="360" w:lineRule="auto"/>
        <w:jc w:val="both"/>
        <w:rPr>
          <w:sz w:val="22"/>
          <w:lang w:val="en-US"/>
        </w:rPr>
      </w:pPr>
    </w:p>
    <w:p w14:paraId="50539794" w14:textId="77777777" w:rsidR="00684509" w:rsidRPr="003649E7" w:rsidRDefault="00684509" w:rsidP="00684509">
      <w:pPr>
        <w:pStyle w:val="Beschriftung"/>
        <w:keepNext/>
        <w:spacing w:after="240"/>
        <w:rPr>
          <w:b w:val="0"/>
          <w:bCs w:val="0"/>
          <w:color w:val="000000"/>
          <w:sz w:val="22"/>
          <w:szCs w:val="22"/>
          <w:lang w:val="en-US"/>
        </w:rPr>
      </w:pPr>
      <w:r w:rsidRPr="0031238F">
        <w:rPr>
          <w:bCs w:val="0"/>
          <w:sz w:val="22"/>
          <w:lang w:val="en-US"/>
        </w:rPr>
        <w:t xml:space="preserve">Additional </w:t>
      </w:r>
      <w:r w:rsidRPr="0031238F">
        <w:rPr>
          <w:bCs w:val="0"/>
          <w:color w:val="000000"/>
          <w:sz w:val="22"/>
          <w:szCs w:val="22"/>
          <w:lang w:val="en-US"/>
        </w:rPr>
        <w:t>Table</w:t>
      </w:r>
      <w:r w:rsidRPr="003649E7">
        <w:rPr>
          <w:bCs w:val="0"/>
          <w:color w:val="000000"/>
          <w:sz w:val="22"/>
          <w:szCs w:val="22"/>
          <w:lang w:val="en-US"/>
        </w:rPr>
        <w:t xml:space="preserve"> 2</w:t>
      </w:r>
      <w:r w:rsidRPr="003649E7">
        <w:rPr>
          <w:b w:val="0"/>
          <w:bCs w:val="0"/>
          <w:color w:val="000000"/>
          <w:sz w:val="22"/>
          <w:szCs w:val="22"/>
          <w:lang w:val="en-US"/>
        </w:rPr>
        <w:t>: Patients with chronic hepatitis B and antiviral therapy indication (Germany)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2547"/>
        <w:gridCol w:w="1701"/>
        <w:gridCol w:w="1559"/>
        <w:gridCol w:w="2556"/>
      </w:tblGrid>
      <w:tr w:rsidR="00684509" w:rsidRPr="00330A29" w14:paraId="18895001" w14:textId="77777777" w:rsidTr="00334503">
        <w:trPr>
          <w:trHeight w:val="57"/>
          <w:jc w:val="center"/>
        </w:trPr>
        <w:tc>
          <w:tcPr>
            <w:tcW w:w="2547" w:type="dxa"/>
          </w:tcPr>
          <w:p w14:paraId="31EAF9E9" w14:textId="77777777" w:rsidR="00684509" w:rsidRPr="00330A29" w:rsidRDefault="00684509" w:rsidP="00334503">
            <w:pPr>
              <w:rPr>
                <w:b/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b/>
                <w:color w:val="000000"/>
                <w:sz w:val="18"/>
                <w:szCs w:val="18"/>
                <w:lang w:val="en-US"/>
              </w:rPr>
              <w:t>Dependent population strata</w:t>
            </w:r>
          </w:p>
        </w:tc>
        <w:tc>
          <w:tcPr>
            <w:tcW w:w="1701" w:type="dxa"/>
          </w:tcPr>
          <w:p w14:paraId="1E821DC3" w14:textId="77777777" w:rsidR="00684509" w:rsidRPr="00330A29" w:rsidRDefault="00684509" w:rsidP="00334503">
            <w:pPr>
              <w:jc w:val="center"/>
              <w:rPr>
                <w:b/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b/>
                <w:color w:val="000000"/>
                <w:sz w:val="18"/>
                <w:szCs w:val="18"/>
                <w:lang w:val="en-US"/>
              </w:rPr>
              <w:t>Factor</w:t>
            </w:r>
          </w:p>
        </w:tc>
        <w:tc>
          <w:tcPr>
            <w:tcW w:w="1559" w:type="dxa"/>
          </w:tcPr>
          <w:p w14:paraId="00BC8B93" w14:textId="77777777" w:rsidR="00684509" w:rsidRPr="00330A29" w:rsidRDefault="00684509" w:rsidP="00334503">
            <w:pPr>
              <w:jc w:val="center"/>
              <w:rPr>
                <w:b/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b/>
                <w:color w:val="000000"/>
                <w:sz w:val="18"/>
                <w:szCs w:val="18"/>
                <w:lang w:val="en-US"/>
              </w:rPr>
              <w:t>Patient (N)</w:t>
            </w:r>
          </w:p>
        </w:tc>
        <w:tc>
          <w:tcPr>
            <w:tcW w:w="2556" w:type="dxa"/>
          </w:tcPr>
          <w:p w14:paraId="5C432FB0" w14:textId="77777777" w:rsidR="00684509" w:rsidRPr="00330A29" w:rsidRDefault="00684509" w:rsidP="00334503">
            <w:pPr>
              <w:jc w:val="both"/>
              <w:rPr>
                <w:b/>
                <w:color w:val="000000"/>
                <w:sz w:val="18"/>
                <w:szCs w:val="18"/>
              </w:rPr>
            </w:pPr>
            <w:r w:rsidRPr="00330A29">
              <w:rPr>
                <w:b/>
                <w:color w:val="000000"/>
                <w:sz w:val="18"/>
                <w:szCs w:val="18"/>
              </w:rPr>
              <w:t>Ref</w:t>
            </w:r>
            <w:r>
              <w:rPr>
                <w:b/>
                <w:color w:val="000000"/>
                <w:sz w:val="18"/>
                <w:szCs w:val="18"/>
              </w:rPr>
              <w:t>erence</w:t>
            </w:r>
          </w:p>
        </w:tc>
      </w:tr>
      <w:tr w:rsidR="00684509" w:rsidRPr="00330A29" w14:paraId="3E6A21AB" w14:textId="77777777" w:rsidTr="00334503">
        <w:trPr>
          <w:trHeight w:val="184"/>
          <w:jc w:val="center"/>
        </w:trPr>
        <w:tc>
          <w:tcPr>
            <w:tcW w:w="2547" w:type="dxa"/>
          </w:tcPr>
          <w:p w14:paraId="66CEE5DE" w14:textId="77777777" w:rsidR="00684509" w:rsidRPr="00330A29" w:rsidRDefault="00684509" w:rsidP="00334503">
            <w:pPr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Total population (Germany)</w:t>
            </w:r>
          </w:p>
        </w:tc>
        <w:tc>
          <w:tcPr>
            <w:tcW w:w="1701" w:type="dxa"/>
          </w:tcPr>
          <w:p w14:paraId="2A5555A2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baseline</w:t>
            </w:r>
          </w:p>
        </w:tc>
        <w:tc>
          <w:tcPr>
            <w:tcW w:w="1559" w:type="dxa"/>
          </w:tcPr>
          <w:p w14:paraId="26C2F57B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80,209,997</w:t>
            </w:r>
          </w:p>
        </w:tc>
        <w:tc>
          <w:tcPr>
            <w:tcW w:w="2556" w:type="dxa"/>
          </w:tcPr>
          <w:p w14:paraId="20502A0E" w14:textId="67CF34AA" w:rsidR="00684509" w:rsidRPr="00330A29" w:rsidRDefault="00684509" w:rsidP="00334503">
            <w:pPr>
              <w:jc w:val="both"/>
              <w:rPr>
                <w:color w:val="000000"/>
                <w:sz w:val="18"/>
                <w:szCs w:val="18"/>
              </w:rPr>
            </w:pPr>
            <w:r w:rsidRPr="00330A29">
              <w:rPr>
                <w:color w:val="000000"/>
                <w:sz w:val="18"/>
                <w:szCs w:val="18"/>
              </w:rPr>
              <w:fldChar w:fldCharType="begin"/>
            </w:r>
            <w:r w:rsidR="006A65DE">
              <w:rPr>
                <w:color w:val="000000"/>
                <w:sz w:val="18"/>
                <w:szCs w:val="18"/>
              </w:rPr>
              <w:instrText xml:space="preserve"> ADDIN EN.CITE &lt;EndNote&gt;&lt;Cite&gt;&lt;Author&gt;Bundesamt&lt;/Author&gt;&lt;Year&gt;2018&lt;/Year&gt;&lt;RecNum&gt;1007&lt;/RecNum&gt;&lt;DisplayText&gt;[2]&lt;/DisplayText&gt;&lt;record&gt;&lt;rec-number&gt;1007&lt;/rec-number&gt;&lt;foreign-keys&gt;&lt;key app="EN" db-id="9fatfafrnrfex1ew29spr5rx20as2vsxvsv0" timestamp="1561389786"&gt;1007&lt;/key&gt;&lt;/foreign-keys&gt;&lt;ref-type name="Journal Article"&gt;17&lt;/ref-type&gt;&lt;contributors&gt;&lt;authors&gt;&lt;author&gt;Statistisches Bundesamt &lt;/author&gt;&lt;/authors&gt;&lt;/contributors&gt;&lt;titles&gt;&lt;title&gt;Bevölkerung (Zensus), nach Bundesländer, Stichtag, Nationalität, Altersgruppen&lt;/title&gt;&lt;/titles&gt;&lt;dates&gt;&lt;year&gt;2018&lt;/year&gt;&lt;/dates&gt;&lt;urls&gt;&lt;related-urls&gt;&lt;url&gt;&lt;style face="underline" font="default" size="100%"&gt;https://www.destatis.de&lt;/style&gt;&lt;/url&gt;&lt;/related-urls&gt;&lt;/urls&gt;&lt;/record&gt;&lt;/Cite&gt;&lt;/EndNote&gt;</w:instrText>
            </w:r>
            <w:r w:rsidRPr="00330A29">
              <w:rPr>
                <w:color w:val="000000"/>
                <w:sz w:val="18"/>
                <w:szCs w:val="18"/>
              </w:rPr>
              <w:fldChar w:fldCharType="separate"/>
            </w:r>
            <w:r w:rsidR="006A65DE">
              <w:rPr>
                <w:noProof/>
                <w:color w:val="000000"/>
                <w:sz w:val="18"/>
                <w:szCs w:val="18"/>
              </w:rPr>
              <w:t>[2]</w:t>
            </w:r>
            <w:r w:rsidRPr="00330A29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684509" w:rsidRPr="00330A29" w14:paraId="1BF9D59D" w14:textId="77777777" w:rsidTr="00334503">
        <w:trPr>
          <w:jc w:val="center"/>
        </w:trPr>
        <w:tc>
          <w:tcPr>
            <w:tcW w:w="2547" w:type="dxa"/>
          </w:tcPr>
          <w:p w14:paraId="089A7B03" w14:textId="77777777" w:rsidR="00684509" w:rsidRPr="00330A29" w:rsidRDefault="00684509" w:rsidP="00334503">
            <w:pPr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HBsAg positive</w:t>
            </w:r>
          </w:p>
        </w:tc>
        <w:tc>
          <w:tcPr>
            <w:tcW w:w="1701" w:type="dxa"/>
          </w:tcPr>
          <w:p w14:paraId="296DC60F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0.3%-0.7%</w:t>
            </w:r>
          </w:p>
        </w:tc>
        <w:tc>
          <w:tcPr>
            <w:tcW w:w="1559" w:type="dxa"/>
          </w:tcPr>
          <w:p w14:paraId="7353E81E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240,629-561,469</w:t>
            </w:r>
          </w:p>
        </w:tc>
        <w:tc>
          <w:tcPr>
            <w:tcW w:w="2556" w:type="dxa"/>
          </w:tcPr>
          <w:p w14:paraId="74FCA95A" w14:textId="18AA7BC8" w:rsidR="00684509" w:rsidRPr="00330A29" w:rsidRDefault="00684509" w:rsidP="00334503">
            <w:pPr>
              <w:jc w:val="both"/>
              <w:rPr>
                <w:color w:val="000000"/>
                <w:sz w:val="18"/>
                <w:szCs w:val="18"/>
              </w:rPr>
            </w:pPr>
            <w:r w:rsidRPr="00330A2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b2JlcnQtS29jaC1JbnN0aXR1dDwvQXV0aG9yPjxZZWFy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6A65DE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b2JlcnQtS29jaC1JbnN0aXR1dDwvQXV0aG9yPjxZZWFy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6A65DE">
              <w:rPr>
                <w:color w:val="000000"/>
                <w:sz w:val="18"/>
                <w:szCs w:val="18"/>
              </w:rPr>
            </w:r>
            <w:r w:rsidR="006A65DE">
              <w:rPr>
                <w:color w:val="000000"/>
                <w:sz w:val="18"/>
                <w:szCs w:val="18"/>
              </w:rPr>
              <w:fldChar w:fldCharType="end"/>
            </w:r>
            <w:r w:rsidRPr="00330A29">
              <w:rPr>
                <w:color w:val="000000"/>
                <w:sz w:val="18"/>
                <w:szCs w:val="18"/>
              </w:rPr>
              <w:fldChar w:fldCharType="separate"/>
            </w:r>
            <w:r w:rsidR="006A65DE">
              <w:rPr>
                <w:noProof/>
                <w:color w:val="000000"/>
                <w:sz w:val="18"/>
                <w:szCs w:val="18"/>
              </w:rPr>
              <w:t>[3-6]</w:t>
            </w:r>
            <w:r w:rsidRPr="00330A29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684509" w:rsidRPr="00330A29" w14:paraId="5B08F9A5" w14:textId="77777777" w:rsidTr="00334503">
        <w:trPr>
          <w:jc w:val="center"/>
        </w:trPr>
        <w:tc>
          <w:tcPr>
            <w:tcW w:w="2547" w:type="dxa"/>
          </w:tcPr>
          <w:p w14:paraId="5A849B82" w14:textId="77777777" w:rsidR="00684509" w:rsidRPr="00330A29" w:rsidRDefault="00684509" w:rsidP="00334503">
            <w:pPr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HBV viral load (&gt;2000 IU/ml)</w:t>
            </w:r>
          </w:p>
        </w:tc>
        <w:tc>
          <w:tcPr>
            <w:tcW w:w="1701" w:type="dxa"/>
          </w:tcPr>
          <w:p w14:paraId="2C4EC243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14.7%</w:t>
            </w:r>
          </w:p>
        </w:tc>
        <w:tc>
          <w:tcPr>
            <w:tcW w:w="1559" w:type="dxa"/>
          </w:tcPr>
          <w:p w14:paraId="647F5DBA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35,372-82,536</w:t>
            </w:r>
          </w:p>
        </w:tc>
        <w:tc>
          <w:tcPr>
            <w:tcW w:w="2556" w:type="dxa"/>
          </w:tcPr>
          <w:p w14:paraId="053B9D2A" w14:textId="0B405356" w:rsidR="00684509" w:rsidRPr="00330A29" w:rsidRDefault="00684509" w:rsidP="00334503">
            <w:pPr>
              <w:jc w:val="both"/>
              <w:rPr>
                <w:color w:val="000000"/>
                <w:sz w:val="18"/>
                <w:szCs w:val="18"/>
              </w:rPr>
            </w:pPr>
            <w:r w:rsidRPr="00330A2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b2xmZnJhbTwvQXV0aG9yPjxZZWFyPjIwMTU8L1llYXI+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6A65DE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b2xmZnJhbTwvQXV0aG9yPjxZZWFyPjIwMTU8L1llYXI+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6A65DE">
              <w:rPr>
                <w:color w:val="000000"/>
                <w:sz w:val="18"/>
                <w:szCs w:val="18"/>
              </w:rPr>
            </w:r>
            <w:r w:rsidR="006A65DE">
              <w:rPr>
                <w:color w:val="000000"/>
                <w:sz w:val="18"/>
                <w:szCs w:val="18"/>
              </w:rPr>
              <w:fldChar w:fldCharType="end"/>
            </w:r>
            <w:r w:rsidRPr="00330A29">
              <w:rPr>
                <w:color w:val="000000"/>
                <w:sz w:val="18"/>
                <w:szCs w:val="18"/>
              </w:rPr>
              <w:fldChar w:fldCharType="separate"/>
            </w:r>
            <w:r w:rsidR="006A65DE">
              <w:rPr>
                <w:noProof/>
                <w:color w:val="000000"/>
                <w:sz w:val="18"/>
                <w:szCs w:val="18"/>
              </w:rPr>
              <w:t>[4]</w:t>
            </w:r>
            <w:r w:rsidRPr="00330A29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684509" w:rsidRPr="00330A29" w14:paraId="1C8A63E3" w14:textId="77777777" w:rsidTr="00334503">
        <w:trPr>
          <w:jc w:val="center"/>
        </w:trPr>
        <w:tc>
          <w:tcPr>
            <w:tcW w:w="2547" w:type="dxa"/>
          </w:tcPr>
          <w:p w14:paraId="025E2149" w14:textId="77777777" w:rsidR="00684509" w:rsidRPr="00330A29" w:rsidRDefault="00684509" w:rsidP="00334503">
            <w:pPr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Elevated ALT (&gt;ULN)</w:t>
            </w:r>
          </w:p>
        </w:tc>
        <w:tc>
          <w:tcPr>
            <w:tcW w:w="1701" w:type="dxa"/>
          </w:tcPr>
          <w:p w14:paraId="702FA809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43.8-59.4%</w:t>
            </w:r>
          </w:p>
        </w:tc>
        <w:tc>
          <w:tcPr>
            <w:tcW w:w="1559" w:type="dxa"/>
          </w:tcPr>
          <w:p w14:paraId="6F4E5C27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15,493-49,026</w:t>
            </w:r>
          </w:p>
        </w:tc>
        <w:tc>
          <w:tcPr>
            <w:tcW w:w="2556" w:type="dxa"/>
          </w:tcPr>
          <w:p w14:paraId="2C3230E4" w14:textId="06ADFCF2" w:rsidR="00684509" w:rsidRPr="00330A29" w:rsidRDefault="00684509" w:rsidP="00334503">
            <w:pPr>
              <w:jc w:val="both"/>
              <w:rPr>
                <w:color w:val="000000"/>
                <w:sz w:val="18"/>
                <w:szCs w:val="18"/>
              </w:rPr>
            </w:pPr>
            <w:r w:rsidRPr="00330A2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b2xmZnJhbTwvQXV0aG9yPjxZZWFyPjIwMTU8L1llYXI+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6A65DE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b2xmZnJhbTwvQXV0aG9yPjxZZWFyPjIwMTU8L1llYXI+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</w:fldData>
              </w:fldChar>
            </w:r>
            <w:r w:rsidR="006A65DE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6A65DE">
              <w:rPr>
                <w:color w:val="000000"/>
                <w:sz w:val="18"/>
                <w:szCs w:val="18"/>
              </w:rPr>
            </w:r>
            <w:r w:rsidR="006A65DE">
              <w:rPr>
                <w:color w:val="000000"/>
                <w:sz w:val="18"/>
                <w:szCs w:val="18"/>
              </w:rPr>
              <w:fldChar w:fldCharType="end"/>
            </w:r>
            <w:r w:rsidRPr="00330A29">
              <w:rPr>
                <w:color w:val="000000"/>
                <w:sz w:val="18"/>
                <w:szCs w:val="18"/>
              </w:rPr>
              <w:fldChar w:fldCharType="separate"/>
            </w:r>
            <w:r w:rsidR="006A65DE">
              <w:rPr>
                <w:noProof/>
                <w:color w:val="000000"/>
                <w:sz w:val="18"/>
                <w:szCs w:val="18"/>
              </w:rPr>
              <w:t>[4, 5]</w:t>
            </w:r>
            <w:r w:rsidRPr="00330A29">
              <w:rPr>
                <w:color w:val="000000"/>
                <w:sz w:val="18"/>
                <w:szCs w:val="18"/>
              </w:rPr>
              <w:fldChar w:fldCharType="end"/>
            </w:r>
          </w:p>
        </w:tc>
      </w:tr>
      <w:tr w:rsidR="00684509" w:rsidRPr="0031238F" w14:paraId="54F70045" w14:textId="77777777" w:rsidTr="00334503">
        <w:trPr>
          <w:jc w:val="center"/>
        </w:trPr>
        <w:tc>
          <w:tcPr>
            <w:tcW w:w="2547" w:type="dxa"/>
          </w:tcPr>
          <w:p w14:paraId="0426B2C4" w14:textId="77777777" w:rsidR="00684509" w:rsidRPr="00330A29" w:rsidRDefault="00684509" w:rsidP="00334503">
            <w:pPr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 xml:space="preserve">PAGE-B score ≤9 points </w:t>
            </w:r>
          </w:p>
        </w:tc>
        <w:tc>
          <w:tcPr>
            <w:tcW w:w="1701" w:type="dxa"/>
          </w:tcPr>
          <w:p w14:paraId="5BA4BEA0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24.7%-44.1%</w:t>
            </w:r>
          </w:p>
        </w:tc>
        <w:tc>
          <w:tcPr>
            <w:tcW w:w="1559" w:type="dxa"/>
          </w:tcPr>
          <w:p w14:paraId="5A31ED85" w14:textId="77777777" w:rsidR="00684509" w:rsidRPr="00330A29" w:rsidRDefault="00684509" w:rsidP="00334503">
            <w:pPr>
              <w:jc w:val="center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t>3,827-21,620</w:t>
            </w:r>
          </w:p>
        </w:tc>
        <w:tc>
          <w:tcPr>
            <w:tcW w:w="2556" w:type="dxa"/>
          </w:tcPr>
          <w:p w14:paraId="4871E8A6" w14:textId="24ACE14D" w:rsidR="00684509" w:rsidRPr="00330A29" w:rsidRDefault="00684509" w:rsidP="00334503">
            <w:pPr>
              <w:jc w:val="both"/>
              <w:rPr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color w:val="000000"/>
                <w:sz w:val="18"/>
                <w:szCs w:val="18"/>
                <w:lang w:val="en-US"/>
              </w:rPr>
              <w:fldChar w:fldCharType="begin">
                <w:fldData xml:space="preserve">PEVuZE5vdGU+PENpdGU+PEF1dGhvcj5QYXBhdGhlb2RvcmlkaXM8L0F1dGhvcj48WWVhcj4yMDE2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</w:fldData>
              </w:fldChar>
            </w:r>
            <w:r w:rsidR="006A65DE">
              <w:rPr>
                <w:color w:val="000000"/>
                <w:sz w:val="18"/>
                <w:szCs w:val="18"/>
                <w:lang w:val="en-US"/>
              </w:rPr>
              <w:instrText xml:space="preserve"> ADDIN EN.CITE </w:instrText>
            </w:r>
            <w:r w:rsidR="006A65DE">
              <w:rPr>
                <w:color w:val="000000"/>
                <w:sz w:val="18"/>
                <w:szCs w:val="18"/>
                <w:lang w:val="en-US"/>
              </w:rPr>
              <w:fldChar w:fldCharType="begin">
                <w:fldData xml:space="preserve">PEVuZE5vdGU+PENpdGU+PEF1dGhvcj5QYXBhdGhlb2RvcmlkaXM8L0F1dGhvcj48WWVhcj4yMDE2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</w:fldData>
              </w:fldChar>
            </w:r>
            <w:r w:rsidR="006A65DE">
              <w:rPr>
                <w:color w:val="000000"/>
                <w:sz w:val="18"/>
                <w:szCs w:val="18"/>
                <w:lang w:val="en-US"/>
              </w:rPr>
              <w:instrText xml:space="preserve"> ADDIN EN.CITE.DATA </w:instrText>
            </w:r>
            <w:r w:rsidR="006A65DE">
              <w:rPr>
                <w:color w:val="000000"/>
                <w:sz w:val="18"/>
                <w:szCs w:val="18"/>
                <w:lang w:val="en-US"/>
              </w:rPr>
            </w:r>
            <w:r w:rsidR="006A65DE">
              <w:rPr>
                <w:color w:val="000000"/>
                <w:sz w:val="18"/>
                <w:szCs w:val="18"/>
                <w:lang w:val="en-US"/>
              </w:rPr>
              <w:fldChar w:fldCharType="end"/>
            </w:r>
            <w:r w:rsidRPr="00330A29">
              <w:rPr>
                <w:color w:val="000000"/>
                <w:sz w:val="18"/>
                <w:szCs w:val="18"/>
                <w:lang w:val="en-US"/>
              </w:rPr>
              <w:fldChar w:fldCharType="separate"/>
            </w:r>
            <w:r w:rsidR="006A65DE">
              <w:rPr>
                <w:noProof/>
                <w:color w:val="000000"/>
                <w:sz w:val="18"/>
                <w:szCs w:val="18"/>
                <w:lang w:val="en-US"/>
              </w:rPr>
              <w:t>[1, 7]</w:t>
            </w:r>
            <w:r w:rsidRPr="00330A29">
              <w:rPr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</w:tr>
      <w:tr w:rsidR="00684509" w:rsidRPr="006A65DE" w14:paraId="761535A8" w14:textId="77777777" w:rsidTr="00334503">
        <w:trPr>
          <w:trHeight w:val="103"/>
          <w:jc w:val="center"/>
        </w:trPr>
        <w:tc>
          <w:tcPr>
            <w:tcW w:w="8363" w:type="dxa"/>
            <w:gridSpan w:val="4"/>
          </w:tcPr>
          <w:p w14:paraId="22D23A59" w14:textId="77777777" w:rsidR="00684509" w:rsidRPr="00330A29" w:rsidRDefault="00684509" w:rsidP="00334503">
            <w:pPr>
              <w:jc w:val="both"/>
              <w:rPr>
                <w:i/>
                <w:color w:val="000000"/>
                <w:sz w:val="18"/>
                <w:szCs w:val="18"/>
                <w:lang w:val="en-US"/>
              </w:rPr>
            </w:pPr>
            <w:r w:rsidRPr="00330A29">
              <w:rPr>
                <w:i/>
                <w:color w:val="000000"/>
                <w:sz w:val="18"/>
                <w:szCs w:val="18"/>
                <w:lang w:val="en-US"/>
              </w:rPr>
              <w:t>The total German population was derived from the population census (2011) and modeled for the year 2018. The total population included persons &gt;15 years of age. IU, international units; ULN, upper limit of normal</w:t>
            </w:r>
            <w:r>
              <w:rPr>
                <w:i/>
                <w:color w:val="000000"/>
                <w:sz w:val="18"/>
                <w:szCs w:val="18"/>
                <w:lang w:val="en-US"/>
              </w:rPr>
              <w:t>.</w:t>
            </w:r>
          </w:p>
        </w:tc>
      </w:tr>
    </w:tbl>
    <w:p w14:paraId="26B85941" w14:textId="77777777" w:rsidR="00684509" w:rsidRDefault="00684509" w:rsidP="00684509">
      <w:pPr>
        <w:pStyle w:val="berschrift1"/>
        <w:numPr>
          <w:ilvl w:val="0"/>
          <w:numId w:val="0"/>
        </w:numPr>
        <w:rPr>
          <w:rFonts w:ascii="Times New Roman" w:hAnsi="Times New Roman" w:cs="Times New Roman"/>
          <w:bCs w:val="0"/>
          <w:color w:val="000000"/>
          <w:kern w:val="0"/>
          <w:sz w:val="22"/>
          <w:szCs w:val="22"/>
          <w:lang w:val="en-US"/>
        </w:rPr>
      </w:pPr>
    </w:p>
    <w:p w14:paraId="0944E9C2" w14:textId="77777777" w:rsidR="00684509" w:rsidRPr="0031238F" w:rsidRDefault="00684509" w:rsidP="00684509">
      <w:pPr>
        <w:pStyle w:val="berschrift1"/>
        <w:numPr>
          <w:ilvl w:val="0"/>
          <w:numId w:val="0"/>
        </w:numPr>
        <w:rPr>
          <w:rFonts w:ascii="Times New Roman" w:hAnsi="Times New Roman" w:cs="Times New Roman"/>
          <w:bCs w:val="0"/>
          <w:color w:val="000000"/>
          <w:kern w:val="0"/>
          <w:sz w:val="22"/>
          <w:szCs w:val="22"/>
        </w:rPr>
      </w:pPr>
      <w:r w:rsidRPr="0031238F">
        <w:rPr>
          <w:rFonts w:ascii="Times New Roman" w:hAnsi="Times New Roman" w:cs="Times New Roman"/>
          <w:bCs w:val="0"/>
          <w:color w:val="000000"/>
          <w:kern w:val="0"/>
          <w:sz w:val="22"/>
          <w:szCs w:val="22"/>
        </w:rPr>
        <w:t>References</w:t>
      </w:r>
    </w:p>
    <w:p w14:paraId="1B13572F" w14:textId="77777777" w:rsidR="006A65DE" w:rsidRPr="006A65DE" w:rsidRDefault="00684509" w:rsidP="006A65DE">
      <w:pPr>
        <w:pStyle w:val="EndNoteBibliography"/>
        <w:ind w:left="720" w:hanging="720"/>
        <w:rPr>
          <w:noProof/>
        </w:rPr>
      </w:pPr>
      <w:r w:rsidRPr="00ED3DC3">
        <w:rPr>
          <w:sz w:val="21"/>
          <w:szCs w:val="21"/>
          <w:lang w:val="en-US"/>
        </w:rPr>
        <w:fldChar w:fldCharType="begin"/>
      </w:r>
      <w:r w:rsidRPr="0031238F">
        <w:rPr>
          <w:sz w:val="21"/>
          <w:szCs w:val="21"/>
        </w:rPr>
        <w:instrText xml:space="preserve"> ADDIN EN.REFLIST </w:instrText>
      </w:r>
      <w:r w:rsidRPr="00ED3DC3">
        <w:rPr>
          <w:sz w:val="21"/>
          <w:szCs w:val="21"/>
          <w:lang w:val="en-US"/>
        </w:rPr>
        <w:fldChar w:fldCharType="separate"/>
      </w:r>
      <w:r w:rsidR="006A65DE" w:rsidRPr="006A65DE">
        <w:rPr>
          <w:noProof/>
        </w:rPr>
        <w:t>1.</w:t>
      </w:r>
      <w:r w:rsidR="006A65DE" w:rsidRPr="006A65DE">
        <w:rPr>
          <w:noProof/>
        </w:rPr>
        <w:tab/>
        <w:t>Papatheodoridis G, Dalekos G, Sypsa V, Yurdaydin C, Buti M, Goulis J, Calleja JL, Chi H, Manolakopoulos S, Mangia G</w:t>
      </w:r>
      <w:r w:rsidR="006A65DE" w:rsidRPr="006A65DE">
        <w:rPr>
          <w:i/>
          <w:noProof/>
        </w:rPr>
        <w:t xml:space="preserve"> et al</w:t>
      </w:r>
      <w:r w:rsidR="006A65DE" w:rsidRPr="006A65DE">
        <w:rPr>
          <w:noProof/>
        </w:rPr>
        <w:t xml:space="preserve">: </w:t>
      </w:r>
      <w:r w:rsidR="006A65DE" w:rsidRPr="006A65DE">
        <w:rPr>
          <w:b/>
          <w:noProof/>
        </w:rPr>
        <w:t>PAGE-B predicts the risk of developing hepatocellular carcinoma in Caucasians with chronic hepatitis B on 5-year antiviral therapy</w:t>
      </w:r>
      <w:r w:rsidR="006A65DE" w:rsidRPr="006A65DE">
        <w:rPr>
          <w:noProof/>
        </w:rPr>
        <w:t xml:space="preserve">. </w:t>
      </w:r>
      <w:r w:rsidR="006A65DE" w:rsidRPr="006A65DE">
        <w:rPr>
          <w:i/>
          <w:noProof/>
        </w:rPr>
        <w:t xml:space="preserve">Journal of hepatology </w:t>
      </w:r>
      <w:r w:rsidR="006A65DE" w:rsidRPr="006A65DE">
        <w:rPr>
          <w:noProof/>
        </w:rPr>
        <w:t xml:space="preserve">2016, </w:t>
      </w:r>
      <w:r w:rsidR="006A65DE" w:rsidRPr="006A65DE">
        <w:rPr>
          <w:b/>
          <w:noProof/>
        </w:rPr>
        <w:t>64</w:t>
      </w:r>
      <w:r w:rsidR="006A65DE" w:rsidRPr="006A65DE">
        <w:rPr>
          <w:noProof/>
        </w:rPr>
        <w:t>(4):800-806.</w:t>
      </w:r>
    </w:p>
    <w:p w14:paraId="5667344B" w14:textId="77777777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2.</w:t>
      </w:r>
      <w:r w:rsidRPr="006A65DE">
        <w:rPr>
          <w:noProof/>
        </w:rPr>
        <w:tab/>
        <w:t xml:space="preserve">Bundesamt S: </w:t>
      </w:r>
      <w:r w:rsidRPr="006A65DE">
        <w:rPr>
          <w:b/>
          <w:noProof/>
        </w:rPr>
        <w:t>Bevölkerung (Zensus), nach Bundesländer, Stichtag, Nationalität, Altersgruppen</w:t>
      </w:r>
      <w:r w:rsidRPr="006A65DE">
        <w:rPr>
          <w:noProof/>
        </w:rPr>
        <w:t>. 2018.</w:t>
      </w:r>
    </w:p>
    <w:p w14:paraId="5B612442" w14:textId="3D9A5EBF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3.</w:t>
      </w:r>
      <w:r w:rsidRPr="006A65DE">
        <w:rPr>
          <w:noProof/>
        </w:rPr>
        <w:tab/>
      </w:r>
      <w:r w:rsidRPr="006A65DE">
        <w:rPr>
          <w:b/>
          <w:noProof/>
        </w:rPr>
        <w:t xml:space="preserve">HBV nach Jahr und Falldefinition 2001 bis 2018 </w:t>
      </w:r>
      <w:r w:rsidRPr="006A65DE">
        <w:rPr>
          <w:noProof/>
        </w:rPr>
        <w:t>[</w:t>
      </w:r>
      <w:hyperlink r:id="rId9" w:history="1">
        <w:r w:rsidRPr="006A65DE">
          <w:rPr>
            <w:rStyle w:val="Hyperlink"/>
            <w:noProof/>
          </w:rPr>
          <w:t>https://survstat.rki.de/Content/Query/Create.aspx</w:t>
        </w:r>
      </w:hyperlink>
      <w:r w:rsidRPr="006A65DE">
        <w:rPr>
          <w:noProof/>
        </w:rPr>
        <w:t>]</w:t>
      </w:r>
    </w:p>
    <w:p w14:paraId="1ADC8D4B" w14:textId="77777777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4.</w:t>
      </w:r>
      <w:r w:rsidRPr="006A65DE">
        <w:rPr>
          <w:noProof/>
        </w:rPr>
        <w:tab/>
        <w:t xml:space="preserve">Wolffram I, Petroff D, Batz O, Jedrysiak K, Kramer J, Tenckhoff H, Berg T, Wiegand J, German Check-Up 35+ Study G: </w:t>
      </w:r>
      <w:r w:rsidRPr="006A65DE">
        <w:rPr>
          <w:b/>
          <w:noProof/>
        </w:rPr>
        <w:t>Prevalence of elevated ALT values, HBsAg, and anti-HCV in the primary care setting and evaluation of guideline defined hepatitis risk scenarios</w:t>
      </w:r>
      <w:r w:rsidRPr="006A65DE">
        <w:rPr>
          <w:noProof/>
        </w:rPr>
        <w:t xml:space="preserve">. </w:t>
      </w:r>
      <w:r w:rsidRPr="006A65DE">
        <w:rPr>
          <w:i/>
          <w:noProof/>
        </w:rPr>
        <w:t xml:space="preserve">Journal of hepatology </w:t>
      </w:r>
      <w:r w:rsidRPr="006A65DE">
        <w:rPr>
          <w:noProof/>
        </w:rPr>
        <w:t xml:space="preserve">2015, </w:t>
      </w:r>
      <w:r w:rsidRPr="006A65DE">
        <w:rPr>
          <w:b/>
          <w:noProof/>
        </w:rPr>
        <w:t>62</w:t>
      </w:r>
      <w:r w:rsidRPr="006A65DE">
        <w:rPr>
          <w:noProof/>
        </w:rPr>
        <w:t>(6):1256-1264.</w:t>
      </w:r>
    </w:p>
    <w:p w14:paraId="5F2C961E" w14:textId="77777777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5.</w:t>
      </w:r>
      <w:r w:rsidRPr="006A65DE">
        <w:rPr>
          <w:noProof/>
        </w:rPr>
        <w:tab/>
        <w:t xml:space="preserve">Fischer C, Mauss S, Zehnter E, Bokemeyer B, Heyne R, Huppe D: </w:t>
      </w:r>
      <w:r w:rsidRPr="006A65DE">
        <w:rPr>
          <w:b/>
          <w:noProof/>
        </w:rPr>
        <w:t>[Epidemiology and clinical characteristics of patients with chronic hepatitis B (CHB) in Germany - results of a nationwide cross-sectional study]</w:t>
      </w:r>
      <w:r w:rsidRPr="006A65DE">
        <w:rPr>
          <w:noProof/>
        </w:rPr>
        <w:t xml:space="preserve">. </w:t>
      </w:r>
      <w:r w:rsidRPr="006A65DE">
        <w:rPr>
          <w:i/>
          <w:noProof/>
        </w:rPr>
        <w:t xml:space="preserve">Z Gastroenterol </w:t>
      </w:r>
      <w:r w:rsidRPr="006A65DE">
        <w:rPr>
          <w:noProof/>
        </w:rPr>
        <w:t xml:space="preserve">2012, </w:t>
      </w:r>
      <w:r w:rsidRPr="006A65DE">
        <w:rPr>
          <w:b/>
          <w:noProof/>
        </w:rPr>
        <w:t>50</w:t>
      </w:r>
      <w:r w:rsidRPr="006A65DE">
        <w:rPr>
          <w:noProof/>
        </w:rPr>
        <w:t>(1):22-29.</w:t>
      </w:r>
    </w:p>
    <w:p w14:paraId="723F4526" w14:textId="77777777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6.</w:t>
      </w:r>
      <w:r w:rsidRPr="006A65DE">
        <w:rPr>
          <w:noProof/>
        </w:rPr>
        <w:tab/>
        <w:t xml:space="preserve">Huetter ML, Fuchs M, Hanle MM, Mason RA, Akinli AS, Imhof A, Kratzer W, Lorenz R, group Es: </w:t>
      </w:r>
      <w:r w:rsidRPr="006A65DE">
        <w:rPr>
          <w:b/>
          <w:noProof/>
        </w:rPr>
        <w:t>Prevalence of risk factors for liver disease in a random population sample in southern Germany</w:t>
      </w:r>
      <w:r w:rsidRPr="006A65DE">
        <w:rPr>
          <w:noProof/>
        </w:rPr>
        <w:t xml:space="preserve">. </w:t>
      </w:r>
      <w:r w:rsidRPr="006A65DE">
        <w:rPr>
          <w:i/>
          <w:noProof/>
        </w:rPr>
        <w:t xml:space="preserve">Z Gastroenterol </w:t>
      </w:r>
      <w:r w:rsidRPr="006A65DE">
        <w:rPr>
          <w:noProof/>
        </w:rPr>
        <w:t xml:space="preserve">2014, </w:t>
      </w:r>
      <w:r w:rsidRPr="006A65DE">
        <w:rPr>
          <w:b/>
          <w:noProof/>
        </w:rPr>
        <w:t>52</w:t>
      </w:r>
      <w:r w:rsidRPr="006A65DE">
        <w:rPr>
          <w:noProof/>
        </w:rPr>
        <w:t>(6):558-563.</w:t>
      </w:r>
    </w:p>
    <w:p w14:paraId="0D575EC8" w14:textId="77777777" w:rsidR="006A65DE" w:rsidRPr="006A65DE" w:rsidRDefault="006A65DE" w:rsidP="006A65DE">
      <w:pPr>
        <w:pStyle w:val="EndNoteBibliography"/>
        <w:ind w:left="720" w:hanging="720"/>
        <w:rPr>
          <w:noProof/>
        </w:rPr>
      </w:pPr>
      <w:r w:rsidRPr="006A65DE">
        <w:rPr>
          <w:noProof/>
        </w:rPr>
        <w:t>7.</w:t>
      </w:r>
      <w:r w:rsidRPr="006A65DE">
        <w:rPr>
          <w:noProof/>
        </w:rPr>
        <w:tab/>
        <w:t>Riveiro-Barciela M, Tabernero D, Calleja JL, Lens S, Manzano ML, Rodriguez FG, Crespo J, Piqueras B, Pascasio JM, Comas C</w:t>
      </w:r>
      <w:r w:rsidRPr="006A65DE">
        <w:rPr>
          <w:i/>
          <w:noProof/>
        </w:rPr>
        <w:t xml:space="preserve"> et al</w:t>
      </w:r>
      <w:r w:rsidRPr="006A65DE">
        <w:rPr>
          <w:noProof/>
        </w:rPr>
        <w:t xml:space="preserve">: </w:t>
      </w:r>
      <w:r w:rsidRPr="006A65DE">
        <w:rPr>
          <w:b/>
          <w:noProof/>
        </w:rPr>
        <w:t>Effectiveness and Safety of Entecavir or Tenofovir in a Spanish Cohort of Chronic Hepatitis B Patients: Validation of the Page-B Score to Predict Hepatocellular Carcinoma</w:t>
      </w:r>
      <w:r w:rsidRPr="006A65DE">
        <w:rPr>
          <w:noProof/>
        </w:rPr>
        <w:t xml:space="preserve">. </w:t>
      </w:r>
      <w:r w:rsidRPr="006A65DE">
        <w:rPr>
          <w:i/>
          <w:noProof/>
        </w:rPr>
        <w:t xml:space="preserve">Dig Dis Sci </w:t>
      </w:r>
      <w:r w:rsidRPr="006A65DE">
        <w:rPr>
          <w:noProof/>
        </w:rPr>
        <w:t xml:space="preserve">2017, </w:t>
      </w:r>
      <w:r w:rsidRPr="006A65DE">
        <w:rPr>
          <w:b/>
          <w:noProof/>
        </w:rPr>
        <w:t>62</w:t>
      </w:r>
      <w:r w:rsidRPr="006A65DE">
        <w:rPr>
          <w:noProof/>
        </w:rPr>
        <w:t>(3):784-793.</w:t>
      </w:r>
    </w:p>
    <w:p w14:paraId="3D2908A8" w14:textId="1C914D83" w:rsidR="00684509" w:rsidRPr="0069121C" w:rsidRDefault="00684509" w:rsidP="00684509">
      <w:pPr>
        <w:spacing w:after="60" w:line="360" w:lineRule="auto"/>
        <w:jc w:val="both"/>
        <w:rPr>
          <w:sz w:val="20"/>
          <w:szCs w:val="20"/>
          <w:lang w:val="en-US"/>
        </w:rPr>
      </w:pPr>
      <w:r w:rsidRPr="00ED3DC3">
        <w:rPr>
          <w:sz w:val="21"/>
          <w:szCs w:val="21"/>
          <w:lang w:val="en-US"/>
        </w:rPr>
        <w:fldChar w:fldCharType="end"/>
      </w:r>
    </w:p>
    <w:p w14:paraId="55A8409A" w14:textId="3678E4CA" w:rsidR="00BF49F3" w:rsidRPr="0069121C" w:rsidRDefault="00BF49F3" w:rsidP="00ED3DC3">
      <w:pPr>
        <w:spacing w:after="60" w:line="360" w:lineRule="auto"/>
        <w:jc w:val="both"/>
        <w:rPr>
          <w:sz w:val="20"/>
          <w:szCs w:val="20"/>
          <w:lang w:val="en-US"/>
        </w:rPr>
      </w:pPr>
    </w:p>
    <w:sectPr w:rsidR="00BF49F3" w:rsidRPr="0069121C" w:rsidSect="00452F0A">
      <w:headerReference w:type="default" r:id="rId10"/>
      <w:footerReference w:type="default" r:id="rId11"/>
      <w:pgSz w:w="11906" w:h="16838" w:code="9"/>
      <w:pgMar w:top="1418" w:right="1134" w:bottom="1134" w:left="1701" w:header="709" w:footer="709" w:gutter="0"/>
      <w:pgBorders w:offsetFrom="page">
        <w:top w:val="single" w:sz="18" w:space="24" w:color="FFFFFF"/>
        <w:left w:val="single" w:sz="18" w:space="24" w:color="FFFFFF"/>
        <w:bottom w:val="single" w:sz="18" w:space="24" w:color="FFFFFF"/>
        <w:right w:val="single" w:sz="18" w:space="24" w:color="FFFFFF"/>
      </w:pgBorders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B06F87" w14:textId="77777777" w:rsidR="0048283C" w:rsidRDefault="0048283C">
      <w:r>
        <w:separator/>
      </w:r>
    </w:p>
  </w:endnote>
  <w:endnote w:type="continuationSeparator" w:id="0">
    <w:p w14:paraId="38B58099" w14:textId="77777777" w:rsidR="0048283C" w:rsidRDefault="004828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334925" w14:textId="0144619A" w:rsidR="00A63364" w:rsidRDefault="00A63364" w:rsidP="00770D4C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37247E">
      <w:rPr>
        <w:rStyle w:val="Seitenzahl"/>
        <w:noProof/>
      </w:rPr>
      <w:t>2</w:t>
    </w:r>
    <w:r>
      <w:rPr>
        <w:rStyle w:val="Seitenzahl"/>
      </w:rPr>
      <w:fldChar w:fldCharType="end"/>
    </w:r>
  </w:p>
  <w:p w14:paraId="5989F751" w14:textId="77777777" w:rsidR="00A63364" w:rsidRDefault="00A63364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D55A8D" w14:textId="77777777" w:rsidR="0048283C" w:rsidRDefault="0048283C">
      <w:r>
        <w:separator/>
      </w:r>
    </w:p>
  </w:footnote>
  <w:footnote w:type="continuationSeparator" w:id="0">
    <w:p w14:paraId="6C5501E2" w14:textId="77777777" w:rsidR="0048283C" w:rsidRDefault="0048283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E5D81A" w14:textId="1185ECD5" w:rsidR="00A63364" w:rsidRPr="00CA4100" w:rsidRDefault="00A63364" w:rsidP="00CA4100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F20736"/>
    <w:multiLevelType w:val="hybridMultilevel"/>
    <w:tmpl w:val="571418A2"/>
    <w:lvl w:ilvl="0" w:tplc="51A2378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9701E8"/>
    <w:multiLevelType w:val="multilevel"/>
    <w:tmpl w:val="A61AE1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AF50415"/>
    <w:multiLevelType w:val="hybridMultilevel"/>
    <w:tmpl w:val="571418A2"/>
    <w:lvl w:ilvl="0" w:tplc="51A2378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E73B3D"/>
    <w:multiLevelType w:val="multilevel"/>
    <w:tmpl w:val="8FAA08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6812C70"/>
    <w:multiLevelType w:val="hybridMultilevel"/>
    <w:tmpl w:val="EBD4DB94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10E7712"/>
    <w:multiLevelType w:val="hybridMultilevel"/>
    <w:tmpl w:val="73006B98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3B712BD"/>
    <w:multiLevelType w:val="multilevel"/>
    <w:tmpl w:val="39DAE62A"/>
    <w:lvl w:ilvl="0">
      <w:start w:val="1"/>
      <w:numFmt w:val="decimal"/>
      <w:pStyle w:val="berschrift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964"/>
        </w:tabs>
        <w:ind w:left="964" w:hanging="9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77"/>
        </w:tabs>
        <w:ind w:left="1077" w:hanging="1077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7" w15:restartNumberingAfterBreak="0">
    <w:nsid w:val="6AD111D7"/>
    <w:multiLevelType w:val="hybridMultilevel"/>
    <w:tmpl w:val="571418A2"/>
    <w:lvl w:ilvl="0" w:tplc="51A2378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DFD271C"/>
    <w:multiLevelType w:val="hybridMultilevel"/>
    <w:tmpl w:val="571418A2"/>
    <w:lvl w:ilvl="0" w:tplc="51A2378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E17097E"/>
    <w:multiLevelType w:val="hybridMultilevel"/>
    <w:tmpl w:val="571418A2"/>
    <w:lvl w:ilvl="0" w:tplc="51A2378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F715EC7"/>
    <w:multiLevelType w:val="multilevel"/>
    <w:tmpl w:val="8EDC0A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6"/>
  </w:num>
  <w:num w:numId="2">
    <w:abstractNumId w:val="4"/>
  </w:num>
  <w:num w:numId="3">
    <w:abstractNumId w:val="7"/>
  </w:num>
  <w:num w:numId="4">
    <w:abstractNumId w:val="9"/>
  </w:num>
  <w:num w:numId="5">
    <w:abstractNumId w:val="8"/>
  </w:num>
  <w:num w:numId="6">
    <w:abstractNumId w:val="2"/>
  </w:num>
  <w:num w:numId="7">
    <w:abstractNumId w:val="0"/>
  </w:num>
  <w:num w:numId="8">
    <w:abstractNumId w:val="10"/>
  </w:num>
  <w:num w:numId="9">
    <w:abstractNumId w:val="6"/>
  </w:num>
  <w:num w:numId="10">
    <w:abstractNumId w:val="3"/>
  </w:num>
  <w:num w:numId="11">
    <w:abstractNumId w:val="1"/>
  </w:num>
  <w:num w:numId="12">
    <w:abstractNumId w:val="5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67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Health Services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apsesrswe0daex9psx92w6wv0a9etet9x9&quot;&gt;My EndNote Library Sprinzl-Converted&lt;record-ids&gt;&lt;item&gt;985&lt;/item&gt;&lt;/record-ids&gt;&lt;/item&gt;&lt;/Libraries&gt;"/>
  </w:docVars>
  <w:rsids>
    <w:rsidRoot w:val="00BF49F3"/>
    <w:rsid w:val="00000EA1"/>
    <w:rsid w:val="000016A5"/>
    <w:rsid w:val="00002193"/>
    <w:rsid w:val="000021C5"/>
    <w:rsid w:val="000022C9"/>
    <w:rsid w:val="000028CF"/>
    <w:rsid w:val="0000367E"/>
    <w:rsid w:val="00003D68"/>
    <w:rsid w:val="00003E7C"/>
    <w:rsid w:val="00004021"/>
    <w:rsid w:val="0000420C"/>
    <w:rsid w:val="0000496C"/>
    <w:rsid w:val="00004C8C"/>
    <w:rsid w:val="00004F60"/>
    <w:rsid w:val="00005A1B"/>
    <w:rsid w:val="00005B71"/>
    <w:rsid w:val="00005D68"/>
    <w:rsid w:val="00006887"/>
    <w:rsid w:val="000068BC"/>
    <w:rsid w:val="00006983"/>
    <w:rsid w:val="000069D7"/>
    <w:rsid w:val="00007061"/>
    <w:rsid w:val="0000728C"/>
    <w:rsid w:val="00007FF6"/>
    <w:rsid w:val="00010788"/>
    <w:rsid w:val="00010F61"/>
    <w:rsid w:val="00011234"/>
    <w:rsid w:val="00013034"/>
    <w:rsid w:val="00013B4E"/>
    <w:rsid w:val="000141C9"/>
    <w:rsid w:val="000142BF"/>
    <w:rsid w:val="00014731"/>
    <w:rsid w:val="00014B90"/>
    <w:rsid w:val="00014E18"/>
    <w:rsid w:val="00014F08"/>
    <w:rsid w:val="00015399"/>
    <w:rsid w:val="000159FB"/>
    <w:rsid w:val="00015AD3"/>
    <w:rsid w:val="00016180"/>
    <w:rsid w:val="00016430"/>
    <w:rsid w:val="0001756C"/>
    <w:rsid w:val="000177DA"/>
    <w:rsid w:val="00020064"/>
    <w:rsid w:val="0002038B"/>
    <w:rsid w:val="00020A02"/>
    <w:rsid w:val="00021453"/>
    <w:rsid w:val="00021D68"/>
    <w:rsid w:val="000220CE"/>
    <w:rsid w:val="00022154"/>
    <w:rsid w:val="0002318B"/>
    <w:rsid w:val="00023BF2"/>
    <w:rsid w:val="00024249"/>
    <w:rsid w:val="00024C4E"/>
    <w:rsid w:val="00026537"/>
    <w:rsid w:val="000265CC"/>
    <w:rsid w:val="00026686"/>
    <w:rsid w:val="00026722"/>
    <w:rsid w:val="00027069"/>
    <w:rsid w:val="00027423"/>
    <w:rsid w:val="00027599"/>
    <w:rsid w:val="00030AFA"/>
    <w:rsid w:val="00030E38"/>
    <w:rsid w:val="000310ED"/>
    <w:rsid w:val="0003148E"/>
    <w:rsid w:val="0003152F"/>
    <w:rsid w:val="00031ECB"/>
    <w:rsid w:val="0003257C"/>
    <w:rsid w:val="00032706"/>
    <w:rsid w:val="0003298B"/>
    <w:rsid w:val="000329D8"/>
    <w:rsid w:val="00032B62"/>
    <w:rsid w:val="00032DBD"/>
    <w:rsid w:val="00032F5D"/>
    <w:rsid w:val="000332A0"/>
    <w:rsid w:val="00033433"/>
    <w:rsid w:val="000335B7"/>
    <w:rsid w:val="000337DF"/>
    <w:rsid w:val="00033A48"/>
    <w:rsid w:val="00033C48"/>
    <w:rsid w:val="000347D3"/>
    <w:rsid w:val="00035166"/>
    <w:rsid w:val="00035236"/>
    <w:rsid w:val="000354ED"/>
    <w:rsid w:val="00036180"/>
    <w:rsid w:val="000362EB"/>
    <w:rsid w:val="000365F1"/>
    <w:rsid w:val="000368A7"/>
    <w:rsid w:val="0003740B"/>
    <w:rsid w:val="000379F5"/>
    <w:rsid w:val="00040BE3"/>
    <w:rsid w:val="00040C8E"/>
    <w:rsid w:val="00040EF9"/>
    <w:rsid w:val="0004165F"/>
    <w:rsid w:val="00041B10"/>
    <w:rsid w:val="00045022"/>
    <w:rsid w:val="00045339"/>
    <w:rsid w:val="00046447"/>
    <w:rsid w:val="00046B96"/>
    <w:rsid w:val="0004788A"/>
    <w:rsid w:val="00050885"/>
    <w:rsid w:val="00052025"/>
    <w:rsid w:val="00052147"/>
    <w:rsid w:val="00053981"/>
    <w:rsid w:val="00054717"/>
    <w:rsid w:val="0005483A"/>
    <w:rsid w:val="00054A8A"/>
    <w:rsid w:val="00054E19"/>
    <w:rsid w:val="00055245"/>
    <w:rsid w:val="00055A7F"/>
    <w:rsid w:val="00055B6D"/>
    <w:rsid w:val="00056802"/>
    <w:rsid w:val="00057039"/>
    <w:rsid w:val="0005798E"/>
    <w:rsid w:val="00057D7C"/>
    <w:rsid w:val="00057EAB"/>
    <w:rsid w:val="00057EF2"/>
    <w:rsid w:val="00060349"/>
    <w:rsid w:val="0006063F"/>
    <w:rsid w:val="00060A51"/>
    <w:rsid w:val="000610FF"/>
    <w:rsid w:val="000624CF"/>
    <w:rsid w:val="00062ABF"/>
    <w:rsid w:val="00063841"/>
    <w:rsid w:val="0006435D"/>
    <w:rsid w:val="00064A18"/>
    <w:rsid w:val="00064E31"/>
    <w:rsid w:val="0006584C"/>
    <w:rsid w:val="00065D47"/>
    <w:rsid w:val="00065FE7"/>
    <w:rsid w:val="000664AB"/>
    <w:rsid w:val="0006655B"/>
    <w:rsid w:val="0006665B"/>
    <w:rsid w:val="000677F6"/>
    <w:rsid w:val="0007002D"/>
    <w:rsid w:val="00070AEB"/>
    <w:rsid w:val="00071D39"/>
    <w:rsid w:val="00071E67"/>
    <w:rsid w:val="0007237D"/>
    <w:rsid w:val="0007326B"/>
    <w:rsid w:val="000737E5"/>
    <w:rsid w:val="00073E05"/>
    <w:rsid w:val="00074047"/>
    <w:rsid w:val="00074051"/>
    <w:rsid w:val="000745E5"/>
    <w:rsid w:val="00074AC5"/>
    <w:rsid w:val="00074B30"/>
    <w:rsid w:val="00074DA6"/>
    <w:rsid w:val="00074F03"/>
    <w:rsid w:val="0007614F"/>
    <w:rsid w:val="0007678C"/>
    <w:rsid w:val="0007691A"/>
    <w:rsid w:val="00076B2A"/>
    <w:rsid w:val="00077420"/>
    <w:rsid w:val="00077B30"/>
    <w:rsid w:val="00077E2B"/>
    <w:rsid w:val="0008057C"/>
    <w:rsid w:val="00080605"/>
    <w:rsid w:val="00080813"/>
    <w:rsid w:val="000815FC"/>
    <w:rsid w:val="000816E7"/>
    <w:rsid w:val="0008216D"/>
    <w:rsid w:val="0008220F"/>
    <w:rsid w:val="0008311D"/>
    <w:rsid w:val="00083CBD"/>
    <w:rsid w:val="00084162"/>
    <w:rsid w:val="0008448D"/>
    <w:rsid w:val="0008655B"/>
    <w:rsid w:val="00086AA3"/>
    <w:rsid w:val="00086D8D"/>
    <w:rsid w:val="00087502"/>
    <w:rsid w:val="00087DDD"/>
    <w:rsid w:val="00087E09"/>
    <w:rsid w:val="00087E17"/>
    <w:rsid w:val="000905B2"/>
    <w:rsid w:val="00090A53"/>
    <w:rsid w:val="00091AA2"/>
    <w:rsid w:val="00091BBC"/>
    <w:rsid w:val="00091C82"/>
    <w:rsid w:val="000925A1"/>
    <w:rsid w:val="000927B2"/>
    <w:rsid w:val="00092D04"/>
    <w:rsid w:val="000930E0"/>
    <w:rsid w:val="00093776"/>
    <w:rsid w:val="00093BA3"/>
    <w:rsid w:val="00094154"/>
    <w:rsid w:val="000944CB"/>
    <w:rsid w:val="00094914"/>
    <w:rsid w:val="000954E0"/>
    <w:rsid w:val="000957F1"/>
    <w:rsid w:val="0009689A"/>
    <w:rsid w:val="00096AD5"/>
    <w:rsid w:val="00096C99"/>
    <w:rsid w:val="00096E09"/>
    <w:rsid w:val="0009744F"/>
    <w:rsid w:val="000978B3"/>
    <w:rsid w:val="000A1456"/>
    <w:rsid w:val="000A1C23"/>
    <w:rsid w:val="000A1C6C"/>
    <w:rsid w:val="000A24E8"/>
    <w:rsid w:val="000A390C"/>
    <w:rsid w:val="000A4286"/>
    <w:rsid w:val="000A5096"/>
    <w:rsid w:val="000A6966"/>
    <w:rsid w:val="000A6B34"/>
    <w:rsid w:val="000A6D29"/>
    <w:rsid w:val="000A7166"/>
    <w:rsid w:val="000A7A05"/>
    <w:rsid w:val="000A7B9C"/>
    <w:rsid w:val="000B0081"/>
    <w:rsid w:val="000B0A7D"/>
    <w:rsid w:val="000B0C22"/>
    <w:rsid w:val="000B1B1A"/>
    <w:rsid w:val="000B1C2C"/>
    <w:rsid w:val="000B1FE3"/>
    <w:rsid w:val="000B28FC"/>
    <w:rsid w:val="000B2C9C"/>
    <w:rsid w:val="000B2D03"/>
    <w:rsid w:val="000B3F1C"/>
    <w:rsid w:val="000B4DDB"/>
    <w:rsid w:val="000B5543"/>
    <w:rsid w:val="000B55CA"/>
    <w:rsid w:val="000B6277"/>
    <w:rsid w:val="000B667F"/>
    <w:rsid w:val="000B67F4"/>
    <w:rsid w:val="000B71F0"/>
    <w:rsid w:val="000B7330"/>
    <w:rsid w:val="000B7ECE"/>
    <w:rsid w:val="000C00BB"/>
    <w:rsid w:val="000C010C"/>
    <w:rsid w:val="000C02E2"/>
    <w:rsid w:val="000C0349"/>
    <w:rsid w:val="000C0993"/>
    <w:rsid w:val="000C1676"/>
    <w:rsid w:val="000C1788"/>
    <w:rsid w:val="000C1990"/>
    <w:rsid w:val="000C1C6E"/>
    <w:rsid w:val="000C22BA"/>
    <w:rsid w:val="000C2481"/>
    <w:rsid w:val="000C265C"/>
    <w:rsid w:val="000C5077"/>
    <w:rsid w:val="000C5248"/>
    <w:rsid w:val="000C55A4"/>
    <w:rsid w:val="000C6A1C"/>
    <w:rsid w:val="000C6F46"/>
    <w:rsid w:val="000C70B9"/>
    <w:rsid w:val="000C7D20"/>
    <w:rsid w:val="000C7EE1"/>
    <w:rsid w:val="000D0B22"/>
    <w:rsid w:val="000D0CB0"/>
    <w:rsid w:val="000D0FE8"/>
    <w:rsid w:val="000D266E"/>
    <w:rsid w:val="000D32EA"/>
    <w:rsid w:val="000D3728"/>
    <w:rsid w:val="000D3CEB"/>
    <w:rsid w:val="000D3E41"/>
    <w:rsid w:val="000D47CF"/>
    <w:rsid w:val="000D4A02"/>
    <w:rsid w:val="000D532F"/>
    <w:rsid w:val="000D5651"/>
    <w:rsid w:val="000D5A3A"/>
    <w:rsid w:val="000D6568"/>
    <w:rsid w:val="000D6996"/>
    <w:rsid w:val="000D6AC8"/>
    <w:rsid w:val="000D6B05"/>
    <w:rsid w:val="000D6D61"/>
    <w:rsid w:val="000D72D6"/>
    <w:rsid w:val="000D7DB0"/>
    <w:rsid w:val="000E03BF"/>
    <w:rsid w:val="000E079F"/>
    <w:rsid w:val="000E0DA2"/>
    <w:rsid w:val="000E0F3F"/>
    <w:rsid w:val="000E1203"/>
    <w:rsid w:val="000E18E2"/>
    <w:rsid w:val="000E1C88"/>
    <w:rsid w:val="000E216F"/>
    <w:rsid w:val="000E21FB"/>
    <w:rsid w:val="000E2515"/>
    <w:rsid w:val="000E366A"/>
    <w:rsid w:val="000E3DE8"/>
    <w:rsid w:val="000E3F3F"/>
    <w:rsid w:val="000E490E"/>
    <w:rsid w:val="000E4941"/>
    <w:rsid w:val="000E5745"/>
    <w:rsid w:val="000E5D99"/>
    <w:rsid w:val="000E6A07"/>
    <w:rsid w:val="000E7145"/>
    <w:rsid w:val="000E73A8"/>
    <w:rsid w:val="000E7893"/>
    <w:rsid w:val="000F0208"/>
    <w:rsid w:val="000F031D"/>
    <w:rsid w:val="000F1235"/>
    <w:rsid w:val="000F337A"/>
    <w:rsid w:val="000F5122"/>
    <w:rsid w:val="000F5184"/>
    <w:rsid w:val="000F5210"/>
    <w:rsid w:val="000F54A7"/>
    <w:rsid w:val="000F5FD8"/>
    <w:rsid w:val="000F6CD1"/>
    <w:rsid w:val="000F6F93"/>
    <w:rsid w:val="000F6FFD"/>
    <w:rsid w:val="000F792C"/>
    <w:rsid w:val="000F7B23"/>
    <w:rsid w:val="00100297"/>
    <w:rsid w:val="00100B05"/>
    <w:rsid w:val="00100F7E"/>
    <w:rsid w:val="0010190B"/>
    <w:rsid w:val="00101F4A"/>
    <w:rsid w:val="0010238E"/>
    <w:rsid w:val="001038B1"/>
    <w:rsid w:val="00103D8F"/>
    <w:rsid w:val="001046D4"/>
    <w:rsid w:val="00104C70"/>
    <w:rsid w:val="00105650"/>
    <w:rsid w:val="00105762"/>
    <w:rsid w:val="00105880"/>
    <w:rsid w:val="001069C5"/>
    <w:rsid w:val="00107296"/>
    <w:rsid w:val="001078AA"/>
    <w:rsid w:val="00107E8A"/>
    <w:rsid w:val="00107F94"/>
    <w:rsid w:val="00110480"/>
    <w:rsid w:val="00110AF1"/>
    <w:rsid w:val="001116AF"/>
    <w:rsid w:val="001117A0"/>
    <w:rsid w:val="00112B6B"/>
    <w:rsid w:val="0011310E"/>
    <w:rsid w:val="00113C23"/>
    <w:rsid w:val="00114188"/>
    <w:rsid w:val="00115276"/>
    <w:rsid w:val="001153DD"/>
    <w:rsid w:val="0011771A"/>
    <w:rsid w:val="00117EBF"/>
    <w:rsid w:val="00120AC7"/>
    <w:rsid w:val="00120E50"/>
    <w:rsid w:val="00120EB7"/>
    <w:rsid w:val="00121615"/>
    <w:rsid w:val="001218B2"/>
    <w:rsid w:val="00122A16"/>
    <w:rsid w:val="00122F36"/>
    <w:rsid w:val="001231AB"/>
    <w:rsid w:val="0012370E"/>
    <w:rsid w:val="0012447A"/>
    <w:rsid w:val="00125700"/>
    <w:rsid w:val="001259A5"/>
    <w:rsid w:val="001259E5"/>
    <w:rsid w:val="00125C26"/>
    <w:rsid w:val="00125CDB"/>
    <w:rsid w:val="00125E04"/>
    <w:rsid w:val="001260E4"/>
    <w:rsid w:val="001266E9"/>
    <w:rsid w:val="00126892"/>
    <w:rsid w:val="00127BFA"/>
    <w:rsid w:val="001304E8"/>
    <w:rsid w:val="001318D9"/>
    <w:rsid w:val="00132A5C"/>
    <w:rsid w:val="0013323D"/>
    <w:rsid w:val="0013347D"/>
    <w:rsid w:val="001334F4"/>
    <w:rsid w:val="00134119"/>
    <w:rsid w:val="0013553E"/>
    <w:rsid w:val="0013575A"/>
    <w:rsid w:val="0013581B"/>
    <w:rsid w:val="00135840"/>
    <w:rsid w:val="00135D4C"/>
    <w:rsid w:val="00135F9C"/>
    <w:rsid w:val="0013755F"/>
    <w:rsid w:val="00137D4C"/>
    <w:rsid w:val="00140AF9"/>
    <w:rsid w:val="00140B51"/>
    <w:rsid w:val="00140FB7"/>
    <w:rsid w:val="00141578"/>
    <w:rsid w:val="00141851"/>
    <w:rsid w:val="00141BA5"/>
    <w:rsid w:val="00141EB5"/>
    <w:rsid w:val="00141FBA"/>
    <w:rsid w:val="0014249B"/>
    <w:rsid w:val="0014352F"/>
    <w:rsid w:val="00144773"/>
    <w:rsid w:val="00144F25"/>
    <w:rsid w:val="0014518C"/>
    <w:rsid w:val="001452D1"/>
    <w:rsid w:val="001459BF"/>
    <w:rsid w:val="00145D97"/>
    <w:rsid w:val="00145F38"/>
    <w:rsid w:val="00146147"/>
    <w:rsid w:val="00146FF0"/>
    <w:rsid w:val="0014762F"/>
    <w:rsid w:val="00147907"/>
    <w:rsid w:val="00147BF2"/>
    <w:rsid w:val="00147D21"/>
    <w:rsid w:val="00147DFD"/>
    <w:rsid w:val="0015032A"/>
    <w:rsid w:val="00150757"/>
    <w:rsid w:val="001512E4"/>
    <w:rsid w:val="00151350"/>
    <w:rsid w:val="00151407"/>
    <w:rsid w:val="00151F63"/>
    <w:rsid w:val="0015262F"/>
    <w:rsid w:val="00152983"/>
    <w:rsid w:val="00152A4C"/>
    <w:rsid w:val="00152BF9"/>
    <w:rsid w:val="00152D2F"/>
    <w:rsid w:val="00153522"/>
    <w:rsid w:val="00153D34"/>
    <w:rsid w:val="00154341"/>
    <w:rsid w:val="001544B0"/>
    <w:rsid w:val="00154566"/>
    <w:rsid w:val="0015477F"/>
    <w:rsid w:val="001551C6"/>
    <w:rsid w:val="001558A7"/>
    <w:rsid w:val="00155B5F"/>
    <w:rsid w:val="00155B9D"/>
    <w:rsid w:val="001560A4"/>
    <w:rsid w:val="00156374"/>
    <w:rsid w:val="001564CB"/>
    <w:rsid w:val="001566A5"/>
    <w:rsid w:val="0015687C"/>
    <w:rsid w:val="00157C8E"/>
    <w:rsid w:val="00157F9A"/>
    <w:rsid w:val="001605A9"/>
    <w:rsid w:val="001605F0"/>
    <w:rsid w:val="001605F1"/>
    <w:rsid w:val="001606E3"/>
    <w:rsid w:val="00160ADD"/>
    <w:rsid w:val="00160C57"/>
    <w:rsid w:val="0016250F"/>
    <w:rsid w:val="001628EF"/>
    <w:rsid w:val="001635A0"/>
    <w:rsid w:val="00163AE1"/>
    <w:rsid w:val="001652BA"/>
    <w:rsid w:val="001652EC"/>
    <w:rsid w:val="00165A51"/>
    <w:rsid w:val="00165CDB"/>
    <w:rsid w:val="00165D52"/>
    <w:rsid w:val="001661DD"/>
    <w:rsid w:val="00166549"/>
    <w:rsid w:val="00167209"/>
    <w:rsid w:val="00167CED"/>
    <w:rsid w:val="00167FDA"/>
    <w:rsid w:val="001703CF"/>
    <w:rsid w:val="00170684"/>
    <w:rsid w:val="00170C1E"/>
    <w:rsid w:val="00170F1B"/>
    <w:rsid w:val="00170FDF"/>
    <w:rsid w:val="0017112A"/>
    <w:rsid w:val="001716F5"/>
    <w:rsid w:val="001716FF"/>
    <w:rsid w:val="00171A2D"/>
    <w:rsid w:val="0017235A"/>
    <w:rsid w:val="001725D2"/>
    <w:rsid w:val="001727C8"/>
    <w:rsid w:val="00173822"/>
    <w:rsid w:val="001738F4"/>
    <w:rsid w:val="00173D0A"/>
    <w:rsid w:val="0017469B"/>
    <w:rsid w:val="00175191"/>
    <w:rsid w:val="001752C1"/>
    <w:rsid w:val="001756C1"/>
    <w:rsid w:val="00175E6F"/>
    <w:rsid w:val="00176D50"/>
    <w:rsid w:val="00176EDF"/>
    <w:rsid w:val="0017755A"/>
    <w:rsid w:val="00177646"/>
    <w:rsid w:val="00180537"/>
    <w:rsid w:val="0018091F"/>
    <w:rsid w:val="00180EB0"/>
    <w:rsid w:val="00181B32"/>
    <w:rsid w:val="001831EA"/>
    <w:rsid w:val="0018323E"/>
    <w:rsid w:val="00184051"/>
    <w:rsid w:val="00184D10"/>
    <w:rsid w:val="00184D14"/>
    <w:rsid w:val="00185744"/>
    <w:rsid w:val="00185988"/>
    <w:rsid w:val="00185C76"/>
    <w:rsid w:val="00186964"/>
    <w:rsid w:val="00186D60"/>
    <w:rsid w:val="00186FC2"/>
    <w:rsid w:val="00187742"/>
    <w:rsid w:val="00187981"/>
    <w:rsid w:val="001879D2"/>
    <w:rsid w:val="001909D0"/>
    <w:rsid w:val="00190A1D"/>
    <w:rsid w:val="001913DD"/>
    <w:rsid w:val="00191CCF"/>
    <w:rsid w:val="001927DC"/>
    <w:rsid w:val="00192917"/>
    <w:rsid w:val="001937B6"/>
    <w:rsid w:val="00193E3B"/>
    <w:rsid w:val="0019426A"/>
    <w:rsid w:val="0019473F"/>
    <w:rsid w:val="00194AAD"/>
    <w:rsid w:val="0019561B"/>
    <w:rsid w:val="00195674"/>
    <w:rsid w:val="00195871"/>
    <w:rsid w:val="001966C5"/>
    <w:rsid w:val="00196927"/>
    <w:rsid w:val="00197683"/>
    <w:rsid w:val="00197CFB"/>
    <w:rsid w:val="001A018A"/>
    <w:rsid w:val="001A0C37"/>
    <w:rsid w:val="001A0C85"/>
    <w:rsid w:val="001A1210"/>
    <w:rsid w:val="001A1887"/>
    <w:rsid w:val="001A2219"/>
    <w:rsid w:val="001A236C"/>
    <w:rsid w:val="001A2460"/>
    <w:rsid w:val="001A3288"/>
    <w:rsid w:val="001A44C0"/>
    <w:rsid w:val="001A501C"/>
    <w:rsid w:val="001A53EF"/>
    <w:rsid w:val="001A5BC7"/>
    <w:rsid w:val="001A5E2C"/>
    <w:rsid w:val="001A6080"/>
    <w:rsid w:val="001A61BD"/>
    <w:rsid w:val="001A657C"/>
    <w:rsid w:val="001A65FD"/>
    <w:rsid w:val="001A67E1"/>
    <w:rsid w:val="001A77C5"/>
    <w:rsid w:val="001A7CD0"/>
    <w:rsid w:val="001A7E0B"/>
    <w:rsid w:val="001A7F8D"/>
    <w:rsid w:val="001A7FA2"/>
    <w:rsid w:val="001B0069"/>
    <w:rsid w:val="001B0BFF"/>
    <w:rsid w:val="001B1472"/>
    <w:rsid w:val="001B1597"/>
    <w:rsid w:val="001B3584"/>
    <w:rsid w:val="001B37F6"/>
    <w:rsid w:val="001B39D1"/>
    <w:rsid w:val="001B4E56"/>
    <w:rsid w:val="001B72F1"/>
    <w:rsid w:val="001B741D"/>
    <w:rsid w:val="001C08F9"/>
    <w:rsid w:val="001C0C64"/>
    <w:rsid w:val="001C17AB"/>
    <w:rsid w:val="001C2A4A"/>
    <w:rsid w:val="001C33BB"/>
    <w:rsid w:val="001C33EC"/>
    <w:rsid w:val="001C3991"/>
    <w:rsid w:val="001C3F88"/>
    <w:rsid w:val="001C43F3"/>
    <w:rsid w:val="001C5DCC"/>
    <w:rsid w:val="001C6A90"/>
    <w:rsid w:val="001C6B97"/>
    <w:rsid w:val="001D022F"/>
    <w:rsid w:val="001D0E20"/>
    <w:rsid w:val="001D0E93"/>
    <w:rsid w:val="001D17DE"/>
    <w:rsid w:val="001D1BC7"/>
    <w:rsid w:val="001D1C66"/>
    <w:rsid w:val="001D264F"/>
    <w:rsid w:val="001D324C"/>
    <w:rsid w:val="001D364D"/>
    <w:rsid w:val="001D3693"/>
    <w:rsid w:val="001D3A8A"/>
    <w:rsid w:val="001D3F3D"/>
    <w:rsid w:val="001D45AA"/>
    <w:rsid w:val="001D49BF"/>
    <w:rsid w:val="001D4EA4"/>
    <w:rsid w:val="001D588D"/>
    <w:rsid w:val="001D5F24"/>
    <w:rsid w:val="001D6B54"/>
    <w:rsid w:val="001D71A7"/>
    <w:rsid w:val="001E04F1"/>
    <w:rsid w:val="001E09A5"/>
    <w:rsid w:val="001E0B58"/>
    <w:rsid w:val="001E0B91"/>
    <w:rsid w:val="001E0C59"/>
    <w:rsid w:val="001E15E8"/>
    <w:rsid w:val="001E162B"/>
    <w:rsid w:val="001E1AA2"/>
    <w:rsid w:val="001E1AFB"/>
    <w:rsid w:val="001E22E9"/>
    <w:rsid w:val="001E2371"/>
    <w:rsid w:val="001E3498"/>
    <w:rsid w:val="001E4E85"/>
    <w:rsid w:val="001E51CB"/>
    <w:rsid w:val="001E541B"/>
    <w:rsid w:val="001E5C8D"/>
    <w:rsid w:val="001E6122"/>
    <w:rsid w:val="001E646E"/>
    <w:rsid w:val="001E6E32"/>
    <w:rsid w:val="001E6E84"/>
    <w:rsid w:val="001E70B2"/>
    <w:rsid w:val="001F0B72"/>
    <w:rsid w:val="001F0BD0"/>
    <w:rsid w:val="001F0F62"/>
    <w:rsid w:val="001F1C96"/>
    <w:rsid w:val="001F1EEB"/>
    <w:rsid w:val="001F1F6A"/>
    <w:rsid w:val="001F1FB0"/>
    <w:rsid w:val="001F233A"/>
    <w:rsid w:val="001F2890"/>
    <w:rsid w:val="001F293B"/>
    <w:rsid w:val="001F371F"/>
    <w:rsid w:val="001F39B1"/>
    <w:rsid w:val="001F4207"/>
    <w:rsid w:val="001F4D7B"/>
    <w:rsid w:val="001F4F91"/>
    <w:rsid w:val="001F51BB"/>
    <w:rsid w:val="001F57A2"/>
    <w:rsid w:val="001F5E28"/>
    <w:rsid w:val="001F613B"/>
    <w:rsid w:val="001F66C2"/>
    <w:rsid w:val="001F67F0"/>
    <w:rsid w:val="001F6A88"/>
    <w:rsid w:val="001F6C26"/>
    <w:rsid w:val="001F7CA8"/>
    <w:rsid w:val="001F7E17"/>
    <w:rsid w:val="001F7FCB"/>
    <w:rsid w:val="001F7FE0"/>
    <w:rsid w:val="00200036"/>
    <w:rsid w:val="002003D6"/>
    <w:rsid w:val="00200A9A"/>
    <w:rsid w:val="00201B35"/>
    <w:rsid w:val="00201C28"/>
    <w:rsid w:val="00201C98"/>
    <w:rsid w:val="00202232"/>
    <w:rsid w:val="00202F14"/>
    <w:rsid w:val="002035E4"/>
    <w:rsid w:val="00203DDB"/>
    <w:rsid w:val="00203F65"/>
    <w:rsid w:val="00204326"/>
    <w:rsid w:val="00204404"/>
    <w:rsid w:val="002068F7"/>
    <w:rsid w:val="00206931"/>
    <w:rsid w:val="00206CB6"/>
    <w:rsid w:val="00207613"/>
    <w:rsid w:val="002076B5"/>
    <w:rsid w:val="00207EDB"/>
    <w:rsid w:val="002107B3"/>
    <w:rsid w:val="00210890"/>
    <w:rsid w:val="00210A84"/>
    <w:rsid w:val="00211AD0"/>
    <w:rsid w:val="0021230C"/>
    <w:rsid w:val="0021248C"/>
    <w:rsid w:val="00212572"/>
    <w:rsid w:val="00212FBA"/>
    <w:rsid w:val="002135D1"/>
    <w:rsid w:val="00213740"/>
    <w:rsid w:val="0021413C"/>
    <w:rsid w:val="002147B3"/>
    <w:rsid w:val="00214F0C"/>
    <w:rsid w:val="002155EE"/>
    <w:rsid w:val="0021560B"/>
    <w:rsid w:val="00216272"/>
    <w:rsid w:val="00217263"/>
    <w:rsid w:val="00217333"/>
    <w:rsid w:val="00217AC9"/>
    <w:rsid w:val="00217F12"/>
    <w:rsid w:val="002209D8"/>
    <w:rsid w:val="0022107E"/>
    <w:rsid w:val="00221B9C"/>
    <w:rsid w:val="00222306"/>
    <w:rsid w:val="00222412"/>
    <w:rsid w:val="00222575"/>
    <w:rsid w:val="00222BAE"/>
    <w:rsid w:val="00223540"/>
    <w:rsid w:val="00223595"/>
    <w:rsid w:val="002235AB"/>
    <w:rsid w:val="00223693"/>
    <w:rsid w:val="00223B1D"/>
    <w:rsid w:val="00223F30"/>
    <w:rsid w:val="002241F0"/>
    <w:rsid w:val="002253A3"/>
    <w:rsid w:val="00226138"/>
    <w:rsid w:val="00226790"/>
    <w:rsid w:val="00226F67"/>
    <w:rsid w:val="00226FA2"/>
    <w:rsid w:val="002273F5"/>
    <w:rsid w:val="00227BAF"/>
    <w:rsid w:val="00230B1C"/>
    <w:rsid w:val="00230FB3"/>
    <w:rsid w:val="002312D7"/>
    <w:rsid w:val="00231420"/>
    <w:rsid w:val="00231B06"/>
    <w:rsid w:val="00231BAE"/>
    <w:rsid w:val="002321C3"/>
    <w:rsid w:val="002326FE"/>
    <w:rsid w:val="00233172"/>
    <w:rsid w:val="00234286"/>
    <w:rsid w:val="002354F3"/>
    <w:rsid w:val="002355D0"/>
    <w:rsid w:val="00236607"/>
    <w:rsid w:val="00236DEF"/>
    <w:rsid w:val="00237370"/>
    <w:rsid w:val="00237ABB"/>
    <w:rsid w:val="00237CC1"/>
    <w:rsid w:val="00240966"/>
    <w:rsid w:val="00240D9A"/>
    <w:rsid w:val="002410D2"/>
    <w:rsid w:val="00241AF6"/>
    <w:rsid w:val="0024207C"/>
    <w:rsid w:val="00242892"/>
    <w:rsid w:val="00242AC5"/>
    <w:rsid w:val="0024318F"/>
    <w:rsid w:val="002435F6"/>
    <w:rsid w:val="00243AA0"/>
    <w:rsid w:val="0024416C"/>
    <w:rsid w:val="00245AF5"/>
    <w:rsid w:val="00246457"/>
    <w:rsid w:val="00246492"/>
    <w:rsid w:val="00246A1B"/>
    <w:rsid w:val="00246EB8"/>
    <w:rsid w:val="00246F62"/>
    <w:rsid w:val="00247B12"/>
    <w:rsid w:val="00252DEE"/>
    <w:rsid w:val="00252F5D"/>
    <w:rsid w:val="0025325F"/>
    <w:rsid w:val="00253BD2"/>
    <w:rsid w:val="00253CB7"/>
    <w:rsid w:val="00254391"/>
    <w:rsid w:val="00254521"/>
    <w:rsid w:val="002557BA"/>
    <w:rsid w:val="002569F1"/>
    <w:rsid w:val="00257DE0"/>
    <w:rsid w:val="00260B4D"/>
    <w:rsid w:val="00261332"/>
    <w:rsid w:val="00261613"/>
    <w:rsid w:val="002619F4"/>
    <w:rsid w:val="0026203E"/>
    <w:rsid w:val="00263604"/>
    <w:rsid w:val="002637FA"/>
    <w:rsid w:val="00263B8E"/>
    <w:rsid w:val="00264259"/>
    <w:rsid w:val="00264EA6"/>
    <w:rsid w:val="00265A46"/>
    <w:rsid w:val="002663A8"/>
    <w:rsid w:val="00270F06"/>
    <w:rsid w:val="00271342"/>
    <w:rsid w:val="0027136B"/>
    <w:rsid w:val="002717CB"/>
    <w:rsid w:val="00271C67"/>
    <w:rsid w:val="00271FE9"/>
    <w:rsid w:val="00272AB3"/>
    <w:rsid w:val="00272AFC"/>
    <w:rsid w:val="00272C71"/>
    <w:rsid w:val="00272C78"/>
    <w:rsid w:val="00274C1B"/>
    <w:rsid w:val="0027500E"/>
    <w:rsid w:val="00276358"/>
    <w:rsid w:val="0027676E"/>
    <w:rsid w:val="00276B8D"/>
    <w:rsid w:val="002774E3"/>
    <w:rsid w:val="002800E4"/>
    <w:rsid w:val="00281349"/>
    <w:rsid w:val="00283EB4"/>
    <w:rsid w:val="002843F4"/>
    <w:rsid w:val="00284D57"/>
    <w:rsid w:val="0028590A"/>
    <w:rsid w:val="00285B83"/>
    <w:rsid w:val="00286A28"/>
    <w:rsid w:val="00286BC1"/>
    <w:rsid w:val="00287FCA"/>
    <w:rsid w:val="00290428"/>
    <w:rsid w:val="00290911"/>
    <w:rsid w:val="00290E64"/>
    <w:rsid w:val="00290EB3"/>
    <w:rsid w:val="002912FB"/>
    <w:rsid w:val="00291798"/>
    <w:rsid w:val="00291965"/>
    <w:rsid w:val="002929CB"/>
    <w:rsid w:val="00292D03"/>
    <w:rsid w:val="00292D1C"/>
    <w:rsid w:val="00292E75"/>
    <w:rsid w:val="00293336"/>
    <w:rsid w:val="0029344B"/>
    <w:rsid w:val="002936ED"/>
    <w:rsid w:val="00294104"/>
    <w:rsid w:val="00295354"/>
    <w:rsid w:val="00295AF9"/>
    <w:rsid w:val="00296C4B"/>
    <w:rsid w:val="00296CED"/>
    <w:rsid w:val="002971C8"/>
    <w:rsid w:val="002978AB"/>
    <w:rsid w:val="002A022A"/>
    <w:rsid w:val="002A02BA"/>
    <w:rsid w:val="002A0540"/>
    <w:rsid w:val="002A08F0"/>
    <w:rsid w:val="002A098C"/>
    <w:rsid w:val="002A150D"/>
    <w:rsid w:val="002A1D55"/>
    <w:rsid w:val="002A1E5F"/>
    <w:rsid w:val="002A2487"/>
    <w:rsid w:val="002A26F6"/>
    <w:rsid w:val="002A3255"/>
    <w:rsid w:val="002A358A"/>
    <w:rsid w:val="002A3741"/>
    <w:rsid w:val="002A3CC7"/>
    <w:rsid w:val="002A3E0E"/>
    <w:rsid w:val="002A494E"/>
    <w:rsid w:val="002A4D75"/>
    <w:rsid w:val="002A6103"/>
    <w:rsid w:val="002A645B"/>
    <w:rsid w:val="002A677C"/>
    <w:rsid w:val="002A6A94"/>
    <w:rsid w:val="002A6D1C"/>
    <w:rsid w:val="002A70B6"/>
    <w:rsid w:val="002B0596"/>
    <w:rsid w:val="002B1F8C"/>
    <w:rsid w:val="002B2231"/>
    <w:rsid w:val="002B2565"/>
    <w:rsid w:val="002B2D30"/>
    <w:rsid w:val="002B3BDC"/>
    <w:rsid w:val="002B3F41"/>
    <w:rsid w:val="002B5093"/>
    <w:rsid w:val="002B5DFA"/>
    <w:rsid w:val="002B74BF"/>
    <w:rsid w:val="002B74F3"/>
    <w:rsid w:val="002B77E4"/>
    <w:rsid w:val="002B7948"/>
    <w:rsid w:val="002B7F24"/>
    <w:rsid w:val="002C1028"/>
    <w:rsid w:val="002C1A69"/>
    <w:rsid w:val="002C1F10"/>
    <w:rsid w:val="002C3FA2"/>
    <w:rsid w:val="002C5A08"/>
    <w:rsid w:val="002C5DBF"/>
    <w:rsid w:val="002C60BD"/>
    <w:rsid w:val="002C6A9E"/>
    <w:rsid w:val="002C7EE7"/>
    <w:rsid w:val="002D0F58"/>
    <w:rsid w:val="002D14DB"/>
    <w:rsid w:val="002D18F8"/>
    <w:rsid w:val="002D1D65"/>
    <w:rsid w:val="002D2267"/>
    <w:rsid w:val="002D2681"/>
    <w:rsid w:val="002D279D"/>
    <w:rsid w:val="002D2F2D"/>
    <w:rsid w:val="002D368A"/>
    <w:rsid w:val="002D462B"/>
    <w:rsid w:val="002D468A"/>
    <w:rsid w:val="002D514F"/>
    <w:rsid w:val="002D549F"/>
    <w:rsid w:val="002D5B68"/>
    <w:rsid w:val="002D6A34"/>
    <w:rsid w:val="002D6C2F"/>
    <w:rsid w:val="002D6D83"/>
    <w:rsid w:val="002D7461"/>
    <w:rsid w:val="002D7A5E"/>
    <w:rsid w:val="002E07DE"/>
    <w:rsid w:val="002E0BA4"/>
    <w:rsid w:val="002E0EF6"/>
    <w:rsid w:val="002E130F"/>
    <w:rsid w:val="002E183D"/>
    <w:rsid w:val="002E1865"/>
    <w:rsid w:val="002E211D"/>
    <w:rsid w:val="002E2181"/>
    <w:rsid w:val="002E2284"/>
    <w:rsid w:val="002E279D"/>
    <w:rsid w:val="002E2EAF"/>
    <w:rsid w:val="002E3B6B"/>
    <w:rsid w:val="002E489F"/>
    <w:rsid w:val="002E49C3"/>
    <w:rsid w:val="002E49F1"/>
    <w:rsid w:val="002E5B1E"/>
    <w:rsid w:val="002E5BB1"/>
    <w:rsid w:val="002E6224"/>
    <w:rsid w:val="002E625B"/>
    <w:rsid w:val="002E62F7"/>
    <w:rsid w:val="002E6D4B"/>
    <w:rsid w:val="002F1D9C"/>
    <w:rsid w:val="002F282C"/>
    <w:rsid w:val="002F297E"/>
    <w:rsid w:val="002F2E2E"/>
    <w:rsid w:val="002F2EBE"/>
    <w:rsid w:val="002F3485"/>
    <w:rsid w:val="002F3ADD"/>
    <w:rsid w:val="002F3D64"/>
    <w:rsid w:val="002F441B"/>
    <w:rsid w:val="002F4A04"/>
    <w:rsid w:val="002F566C"/>
    <w:rsid w:val="002F5D72"/>
    <w:rsid w:val="002F5EEE"/>
    <w:rsid w:val="002F6928"/>
    <w:rsid w:val="002F6D90"/>
    <w:rsid w:val="002F70F6"/>
    <w:rsid w:val="002F744D"/>
    <w:rsid w:val="002F78ED"/>
    <w:rsid w:val="002F7B57"/>
    <w:rsid w:val="00300230"/>
    <w:rsid w:val="00300337"/>
    <w:rsid w:val="003006D0"/>
    <w:rsid w:val="003011D5"/>
    <w:rsid w:val="0030145E"/>
    <w:rsid w:val="0030174E"/>
    <w:rsid w:val="00301D24"/>
    <w:rsid w:val="00301D57"/>
    <w:rsid w:val="00302659"/>
    <w:rsid w:val="00302A44"/>
    <w:rsid w:val="00303207"/>
    <w:rsid w:val="00303806"/>
    <w:rsid w:val="003038B9"/>
    <w:rsid w:val="0030429B"/>
    <w:rsid w:val="003048A2"/>
    <w:rsid w:val="00304923"/>
    <w:rsid w:val="00306330"/>
    <w:rsid w:val="00307899"/>
    <w:rsid w:val="003079FA"/>
    <w:rsid w:val="00307F59"/>
    <w:rsid w:val="00307FC6"/>
    <w:rsid w:val="0031038F"/>
    <w:rsid w:val="0031104E"/>
    <w:rsid w:val="003121B5"/>
    <w:rsid w:val="00312F51"/>
    <w:rsid w:val="00314620"/>
    <w:rsid w:val="003148F8"/>
    <w:rsid w:val="00314AAE"/>
    <w:rsid w:val="00314D4E"/>
    <w:rsid w:val="003155DE"/>
    <w:rsid w:val="003164A8"/>
    <w:rsid w:val="003167E5"/>
    <w:rsid w:val="00316DDA"/>
    <w:rsid w:val="00317140"/>
    <w:rsid w:val="00317463"/>
    <w:rsid w:val="00317CE4"/>
    <w:rsid w:val="003206D0"/>
    <w:rsid w:val="00320B0A"/>
    <w:rsid w:val="00321D27"/>
    <w:rsid w:val="0032272D"/>
    <w:rsid w:val="00324285"/>
    <w:rsid w:val="00324474"/>
    <w:rsid w:val="003247EF"/>
    <w:rsid w:val="003249C9"/>
    <w:rsid w:val="00324AE6"/>
    <w:rsid w:val="00325FCC"/>
    <w:rsid w:val="00326586"/>
    <w:rsid w:val="00326E74"/>
    <w:rsid w:val="003274DB"/>
    <w:rsid w:val="003303E2"/>
    <w:rsid w:val="003304C0"/>
    <w:rsid w:val="00330A29"/>
    <w:rsid w:val="0033132A"/>
    <w:rsid w:val="00331C3F"/>
    <w:rsid w:val="00332417"/>
    <w:rsid w:val="00332941"/>
    <w:rsid w:val="00333643"/>
    <w:rsid w:val="00333FBE"/>
    <w:rsid w:val="003349FE"/>
    <w:rsid w:val="00334C0E"/>
    <w:rsid w:val="0033513E"/>
    <w:rsid w:val="00335507"/>
    <w:rsid w:val="00335774"/>
    <w:rsid w:val="00336D5B"/>
    <w:rsid w:val="00340021"/>
    <w:rsid w:val="003402A0"/>
    <w:rsid w:val="003403E5"/>
    <w:rsid w:val="0034087D"/>
    <w:rsid w:val="00341AD5"/>
    <w:rsid w:val="00342042"/>
    <w:rsid w:val="00342640"/>
    <w:rsid w:val="00343954"/>
    <w:rsid w:val="00343DDA"/>
    <w:rsid w:val="00344574"/>
    <w:rsid w:val="00344C14"/>
    <w:rsid w:val="00345307"/>
    <w:rsid w:val="00345DB0"/>
    <w:rsid w:val="00345F82"/>
    <w:rsid w:val="00346527"/>
    <w:rsid w:val="00346530"/>
    <w:rsid w:val="00346952"/>
    <w:rsid w:val="0034695C"/>
    <w:rsid w:val="0034759F"/>
    <w:rsid w:val="003501B7"/>
    <w:rsid w:val="0035087F"/>
    <w:rsid w:val="00350F92"/>
    <w:rsid w:val="00351A3F"/>
    <w:rsid w:val="00351C2D"/>
    <w:rsid w:val="003528AC"/>
    <w:rsid w:val="00352C8E"/>
    <w:rsid w:val="00352EEF"/>
    <w:rsid w:val="00353479"/>
    <w:rsid w:val="00353767"/>
    <w:rsid w:val="00353F4F"/>
    <w:rsid w:val="00354151"/>
    <w:rsid w:val="003544FB"/>
    <w:rsid w:val="00354676"/>
    <w:rsid w:val="00354D40"/>
    <w:rsid w:val="00354E88"/>
    <w:rsid w:val="003553E9"/>
    <w:rsid w:val="003557D7"/>
    <w:rsid w:val="00355B18"/>
    <w:rsid w:val="00355B2B"/>
    <w:rsid w:val="00355CED"/>
    <w:rsid w:val="0035622B"/>
    <w:rsid w:val="00356401"/>
    <w:rsid w:val="00356ACC"/>
    <w:rsid w:val="00356BFB"/>
    <w:rsid w:val="00356D02"/>
    <w:rsid w:val="00356E3E"/>
    <w:rsid w:val="00357DAC"/>
    <w:rsid w:val="00360058"/>
    <w:rsid w:val="003604BC"/>
    <w:rsid w:val="003615B6"/>
    <w:rsid w:val="00361838"/>
    <w:rsid w:val="00361C9A"/>
    <w:rsid w:val="0036203F"/>
    <w:rsid w:val="003620D1"/>
    <w:rsid w:val="00363244"/>
    <w:rsid w:val="003636B9"/>
    <w:rsid w:val="003638A1"/>
    <w:rsid w:val="00363B77"/>
    <w:rsid w:val="003649E7"/>
    <w:rsid w:val="00364C91"/>
    <w:rsid w:val="00364D85"/>
    <w:rsid w:val="003652C0"/>
    <w:rsid w:val="00365C4A"/>
    <w:rsid w:val="00365E05"/>
    <w:rsid w:val="00365E89"/>
    <w:rsid w:val="00366066"/>
    <w:rsid w:val="0036645B"/>
    <w:rsid w:val="00366462"/>
    <w:rsid w:val="00367E1C"/>
    <w:rsid w:val="003703C5"/>
    <w:rsid w:val="003703D2"/>
    <w:rsid w:val="00370EBF"/>
    <w:rsid w:val="003717C4"/>
    <w:rsid w:val="00371A29"/>
    <w:rsid w:val="003721D3"/>
    <w:rsid w:val="0037232E"/>
    <w:rsid w:val="0037247E"/>
    <w:rsid w:val="00373815"/>
    <w:rsid w:val="00374626"/>
    <w:rsid w:val="00374B83"/>
    <w:rsid w:val="00374C68"/>
    <w:rsid w:val="00374CA4"/>
    <w:rsid w:val="00374D1D"/>
    <w:rsid w:val="0037646C"/>
    <w:rsid w:val="00376EEE"/>
    <w:rsid w:val="003771E6"/>
    <w:rsid w:val="00377940"/>
    <w:rsid w:val="00377A72"/>
    <w:rsid w:val="00377F99"/>
    <w:rsid w:val="00380207"/>
    <w:rsid w:val="00380E1F"/>
    <w:rsid w:val="003811E1"/>
    <w:rsid w:val="0038171D"/>
    <w:rsid w:val="00381CFA"/>
    <w:rsid w:val="003820CB"/>
    <w:rsid w:val="00382370"/>
    <w:rsid w:val="0038312D"/>
    <w:rsid w:val="00383D7A"/>
    <w:rsid w:val="00384B94"/>
    <w:rsid w:val="00385C67"/>
    <w:rsid w:val="003863F6"/>
    <w:rsid w:val="00386832"/>
    <w:rsid w:val="00386FC5"/>
    <w:rsid w:val="003875D9"/>
    <w:rsid w:val="00387990"/>
    <w:rsid w:val="00387FCD"/>
    <w:rsid w:val="00390CAB"/>
    <w:rsid w:val="003910C2"/>
    <w:rsid w:val="0039290D"/>
    <w:rsid w:val="003931A9"/>
    <w:rsid w:val="0039361B"/>
    <w:rsid w:val="0039467D"/>
    <w:rsid w:val="00394C69"/>
    <w:rsid w:val="00394CBF"/>
    <w:rsid w:val="0039509D"/>
    <w:rsid w:val="00395DE7"/>
    <w:rsid w:val="00397201"/>
    <w:rsid w:val="00397768"/>
    <w:rsid w:val="003A0E10"/>
    <w:rsid w:val="003A188D"/>
    <w:rsid w:val="003A1C47"/>
    <w:rsid w:val="003A1E0A"/>
    <w:rsid w:val="003A2075"/>
    <w:rsid w:val="003A26B1"/>
    <w:rsid w:val="003A33A4"/>
    <w:rsid w:val="003A3C94"/>
    <w:rsid w:val="003A4954"/>
    <w:rsid w:val="003A498D"/>
    <w:rsid w:val="003A5252"/>
    <w:rsid w:val="003A5B5D"/>
    <w:rsid w:val="003A6085"/>
    <w:rsid w:val="003A6B06"/>
    <w:rsid w:val="003A6D69"/>
    <w:rsid w:val="003A79E4"/>
    <w:rsid w:val="003B135B"/>
    <w:rsid w:val="003B1593"/>
    <w:rsid w:val="003B19EE"/>
    <w:rsid w:val="003B272A"/>
    <w:rsid w:val="003B2C22"/>
    <w:rsid w:val="003B2C87"/>
    <w:rsid w:val="003B300B"/>
    <w:rsid w:val="003B36EC"/>
    <w:rsid w:val="003B4380"/>
    <w:rsid w:val="003B4770"/>
    <w:rsid w:val="003B4A7E"/>
    <w:rsid w:val="003B4E5B"/>
    <w:rsid w:val="003B5707"/>
    <w:rsid w:val="003B59D3"/>
    <w:rsid w:val="003B5FD1"/>
    <w:rsid w:val="003B6AE4"/>
    <w:rsid w:val="003B76B4"/>
    <w:rsid w:val="003B787A"/>
    <w:rsid w:val="003B78E9"/>
    <w:rsid w:val="003B7B8B"/>
    <w:rsid w:val="003B7BB2"/>
    <w:rsid w:val="003C01DB"/>
    <w:rsid w:val="003C0351"/>
    <w:rsid w:val="003C0BC3"/>
    <w:rsid w:val="003C172A"/>
    <w:rsid w:val="003C2253"/>
    <w:rsid w:val="003C3374"/>
    <w:rsid w:val="003C3F50"/>
    <w:rsid w:val="003C4496"/>
    <w:rsid w:val="003C52DD"/>
    <w:rsid w:val="003C6198"/>
    <w:rsid w:val="003C6607"/>
    <w:rsid w:val="003C6930"/>
    <w:rsid w:val="003C6A2D"/>
    <w:rsid w:val="003C6BCB"/>
    <w:rsid w:val="003C6C0B"/>
    <w:rsid w:val="003C73A0"/>
    <w:rsid w:val="003C7758"/>
    <w:rsid w:val="003C7E5F"/>
    <w:rsid w:val="003D2CAB"/>
    <w:rsid w:val="003D38A7"/>
    <w:rsid w:val="003D38EE"/>
    <w:rsid w:val="003D3B96"/>
    <w:rsid w:val="003D441F"/>
    <w:rsid w:val="003D44DA"/>
    <w:rsid w:val="003D4A00"/>
    <w:rsid w:val="003D4EEE"/>
    <w:rsid w:val="003D5807"/>
    <w:rsid w:val="003D5CD0"/>
    <w:rsid w:val="003D6A34"/>
    <w:rsid w:val="003D6A93"/>
    <w:rsid w:val="003D6ABC"/>
    <w:rsid w:val="003E008D"/>
    <w:rsid w:val="003E031A"/>
    <w:rsid w:val="003E081D"/>
    <w:rsid w:val="003E0A6D"/>
    <w:rsid w:val="003E11A9"/>
    <w:rsid w:val="003E1F09"/>
    <w:rsid w:val="003E3602"/>
    <w:rsid w:val="003E3C43"/>
    <w:rsid w:val="003E455C"/>
    <w:rsid w:val="003E48D6"/>
    <w:rsid w:val="003E551C"/>
    <w:rsid w:val="003E5849"/>
    <w:rsid w:val="003E5D01"/>
    <w:rsid w:val="003E684D"/>
    <w:rsid w:val="003E68F5"/>
    <w:rsid w:val="003E6B30"/>
    <w:rsid w:val="003E7881"/>
    <w:rsid w:val="003E7963"/>
    <w:rsid w:val="003F1246"/>
    <w:rsid w:val="003F275D"/>
    <w:rsid w:val="003F30FB"/>
    <w:rsid w:val="003F3799"/>
    <w:rsid w:val="003F4D21"/>
    <w:rsid w:val="003F4EAE"/>
    <w:rsid w:val="003F5688"/>
    <w:rsid w:val="003F5F35"/>
    <w:rsid w:val="003F6353"/>
    <w:rsid w:val="003F66A1"/>
    <w:rsid w:val="003F6CB0"/>
    <w:rsid w:val="003F72B4"/>
    <w:rsid w:val="003F789D"/>
    <w:rsid w:val="004002B5"/>
    <w:rsid w:val="0040041D"/>
    <w:rsid w:val="00400A73"/>
    <w:rsid w:val="00400CA6"/>
    <w:rsid w:val="00400D7F"/>
    <w:rsid w:val="0040196A"/>
    <w:rsid w:val="004022C7"/>
    <w:rsid w:val="00404796"/>
    <w:rsid w:val="0040513A"/>
    <w:rsid w:val="00405F66"/>
    <w:rsid w:val="00406298"/>
    <w:rsid w:val="00406DE8"/>
    <w:rsid w:val="0041023F"/>
    <w:rsid w:val="00410B9A"/>
    <w:rsid w:val="0041150F"/>
    <w:rsid w:val="00411678"/>
    <w:rsid w:val="00411DFB"/>
    <w:rsid w:val="00411F2E"/>
    <w:rsid w:val="004122A6"/>
    <w:rsid w:val="00412655"/>
    <w:rsid w:val="0041337E"/>
    <w:rsid w:val="004138E0"/>
    <w:rsid w:val="00413F67"/>
    <w:rsid w:val="004143FA"/>
    <w:rsid w:val="00414D22"/>
    <w:rsid w:val="004154AB"/>
    <w:rsid w:val="004155D3"/>
    <w:rsid w:val="00415E1E"/>
    <w:rsid w:val="00417C41"/>
    <w:rsid w:val="00417F45"/>
    <w:rsid w:val="004200C2"/>
    <w:rsid w:val="00420224"/>
    <w:rsid w:val="00420989"/>
    <w:rsid w:val="00420C4C"/>
    <w:rsid w:val="004227BC"/>
    <w:rsid w:val="00422DFC"/>
    <w:rsid w:val="00422FAE"/>
    <w:rsid w:val="00423309"/>
    <w:rsid w:val="00423C3D"/>
    <w:rsid w:val="00423FE8"/>
    <w:rsid w:val="00423FF2"/>
    <w:rsid w:val="0042481F"/>
    <w:rsid w:val="00424A24"/>
    <w:rsid w:val="00424DC4"/>
    <w:rsid w:val="00424E5E"/>
    <w:rsid w:val="0042525E"/>
    <w:rsid w:val="00425C27"/>
    <w:rsid w:val="00426525"/>
    <w:rsid w:val="004271AD"/>
    <w:rsid w:val="00427315"/>
    <w:rsid w:val="00427570"/>
    <w:rsid w:val="004275E8"/>
    <w:rsid w:val="00427815"/>
    <w:rsid w:val="00430373"/>
    <w:rsid w:val="0043080C"/>
    <w:rsid w:val="00430A8A"/>
    <w:rsid w:val="00430BCD"/>
    <w:rsid w:val="00431BF4"/>
    <w:rsid w:val="00432407"/>
    <w:rsid w:val="0043273E"/>
    <w:rsid w:val="00432D27"/>
    <w:rsid w:val="004335EA"/>
    <w:rsid w:val="00434289"/>
    <w:rsid w:val="004348F4"/>
    <w:rsid w:val="00434E92"/>
    <w:rsid w:val="00434F48"/>
    <w:rsid w:val="004357B6"/>
    <w:rsid w:val="00435900"/>
    <w:rsid w:val="00435BE5"/>
    <w:rsid w:val="00435EF9"/>
    <w:rsid w:val="00435F75"/>
    <w:rsid w:val="00436942"/>
    <w:rsid w:val="00436946"/>
    <w:rsid w:val="0043777D"/>
    <w:rsid w:val="00440D6C"/>
    <w:rsid w:val="004414A9"/>
    <w:rsid w:val="00442140"/>
    <w:rsid w:val="00442DFB"/>
    <w:rsid w:val="00442E65"/>
    <w:rsid w:val="00442E94"/>
    <w:rsid w:val="00442F07"/>
    <w:rsid w:val="0044354C"/>
    <w:rsid w:val="00443927"/>
    <w:rsid w:val="00443EDE"/>
    <w:rsid w:val="00443F49"/>
    <w:rsid w:val="00445240"/>
    <w:rsid w:val="00445309"/>
    <w:rsid w:val="0044538A"/>
    <w:rsid w:val="004453EE"/>
    <w:rsid w:val="00446035"/>
    <w:rsid w:val="0044694E"/>
    <w:rsid w:val="004509DB"/>
    <w:rsid w:val="00451048"/>
    <w:rsid w:val="0045116A"/>
    <w:rsid w:val="00451D54"/>
    <w:rsid w:val="00452110"/>
    <w:rsid w:val="00452B95"/>
    <w:rsid w:val="00452CA8"/>
    <w:rsid w:val="00452F0A"/>
    <w:rsid w:val="0045351F"/>
    <w:rsid w:val="004536FC"/>
    <w:rsid w:val="0045381A"/>
    <w:rsid w:val="00453933"/>
    <w:rsid w:val="00454842"/>
    <w:rsid w:val="00454C34"/>
    <w:rsid w:val="00455B82"/>
    <w:rsid w:val="00457487"/>
    <w:rsid w:val="00457B01"/>
    <w:rsid w:val="00457BAD"/>
    <w:rsid w:val="00457F55"/>
    <w:rsid w:val="004611D7"/>
    <w:rsid w:val="00461614"/>
    <w:rsid w:val="00461872"/>
    <w:rsid w:val="00461C7B"/>
    <w:rsid w:val="00461E82"/>
    <w:rsid w:val="0046293B"/>
    <w:rsid w:val="00462A39"/>
    <w:rsid w:val="00463710"/>
    <w:rsid w:val="00464209"/>
    <w:rsid w:val="00464997"/>
    <w:rsid w:val="00464AAF"/>
    <w:rsid w:val="00465700"/>
    <w:rsid w:val="00465B05"/>
    <w:rsid w:val="00466E2E"/>
    <w:rsid w:val="00466EF3"/>
    <w:rsid w:val="004677A8"/>
    <w:rsid w:val="0047060E"/>
    <w:rsid w:val="00470D04"/>
    <w:rsid w:val="004714B7"/>
    <w:rsid w:val="0047156A"/>
    <w:rsid w:val="004719A2"/>
    <w:rsid w:val="004724A0"/>
    <w:rsid w:val="00472B67"/>
    <w:rsid w:val="00473B1C"/>
    <w:rsid w:val="004749D5"/>
    <w:rsid w:val="00474A8F"/>
    <w:rsid w:val="00474D9B"/>
    <w:rsid w:val="004758A6"/>
    <w:rsid w:val="00476546"/>
    <w:rsid w:val="00477404"/>
    <w:rsid w:val="00477668"/>
    <w:rsid w:val="00477FD1"/>
    <w:rsid w:val="00480145"/>
    <w:rsid w:val="00480A28"/>
    <w:rsid w:val="00480F2E"/>
    <w:rsid w:val="00481EA1"/>
    <w:rsid w:val="004822A6"/>
    <w:rsid w:val="0048283C"/>
    <w:rsid w:val="00482EF9"/>
    <w:rsid w:val="004836F9"/>
    <w:rsid w:val="00486465"/>
    <w:rsid w:val="0048669D"/>
    <w:rsid w:val="0048681F"/>
    <w:rsid w:val="00487E0F"/>
    <w:rsid w:val="0049067B"/>
    <w:rsid w:val="00490A9B"/>
    <w:rsid w:val="00491954"/>
    <w:rsid w:val="00491DB5"/>
    <w:rsid w:val="00493C47"/>
    <w:rsid w:val="00493D05"/>
    <w:rsid w:val="00493EC0"/>
    <w:rsid w:val="00494525"/>
    <w:rsid w:val="004945DC"/>
    <w:rsid w:val="004948B4"/>
    <w:rsid w:val="00494E51"/>
    <w:rsid w:val="004956BA"/>
    <w:rsid w:val="00495BB6"/>
    <w:rsid w:val="00495EB5"/>
    <w:rsid w:val="00496AAE"/>
    <w:rsid w:val="0049746F"/>
    <w:rsid w:val="004A01D7"/>
    <w:rsid w:val="004A07BD"/>
    <w:rsid w:val="004A1032"/>
    <w:rsid w:val="004A1229"/>
    <w:rsid w:val="004A1405"/>
    <w:rsid w:val="004A28FE"/>
    <w:rsid w:val="004A3052"/>
    <w:rsid w:val="004A3994"/>
    <w:rsid w:val="004A3DC7"/>
    <w:rsid w:val="004A4078"/>
    <w:rsid w:val="004A414C"/>
    <w:rsid w:val="004A428A"/>
    <w:rsid w:val="004A4778"/>
    <w:rsid w:val="004A4D19"/>
    <w:rsid w:val="004A4E73"/>
    <w:rsid w:val="004A53DF"/>
    <w:rsid w:val="004A56E4"/>
    <w:rsid w:val="004A59E6"/>
    <w:rsid w:val="004A5AC3"/>
    <w:rsid w:val="004A630F"/>
    <w:rsid w:val="004A6AFD"/>
    <w:rsid w:val="004A6BAE"/>
    <w:rsid w:val="004A6C5C"/>
    <w:rsid w:val="004A762A"/>
    <w:rsid w:val="004A78B5"/>
    <w:rsid w:val="004A7DDF"/>
    <w:rsid w:val="004B011A"/>
    <w:rsid w:val="004B0D6E"/>
    <w:rsid w:val="004B1152"/>
    <w:rsid w:val="004B1A44"/>
    <w:rsid w:val="004B3725"/>
    <w:rsid w:val="004B4DE1"/>
    <w:rsid w:val="004B5336"/>
    <w:rsid w:val="004B54E8"/>
    <w:rsid w:val="004B59BD"/>
    <w:rsid w:val="004B5C85"/>
    <w:rsid w:val="004B6012"/>
    <w:rsid w:val="004B60BB"/>
    <w:rsid w:val="004B61CF"/>
    <w:rsid w:val="004B6581"/>
    <w:rsid w:val="004B7998"/>
    <w:rsid w:val="004C013D"/>
    <w:rsid w:val="004C1DA0"/>
    <w:rsid w:val="004C2F70"/>
    <w:rsid w:val="004C362D"/>
    <w:rsid w:val="004C3B98"/>
    <w:rsid w:val="004C42B8"/>
    <w:rsid w:val="004C4D06"/>
    <w:rsid w:val="004C59F7"/>
    <w:rsid w:val="004C5E44"/>
    <w:rsid w:val="004C5E8C"/>
    <w:rsid w:val="004C637C"/>
    <w:rsid w:val="004C658A"/>
    <w:rsid w:val="004C69A9"/>
    <w:rsid w:val="004C6F58"/>
    <w:rsid w:val="004C7653"/>
    <w:rsid w:val="004C76F1"/>
    <w:rsid w:val="004C7F48"/>
    <w:rsid w:val="004D01DB"/>
    <w:rsid w:val="004D1D7F"/>
    <w:rsid w:val="004D1DBC"/>
    <w:rsid w:val="004D2002"/>
    <w:rsid w:val="004D233B"/>
    <w:rsid w:val="004D3654"/>
    <w:rsid w:val="004D3996"/>
    <w:rsid w:val="004D3A40"/>
    <w:rsid w:val="004D3F7A"/>
    <w:rsid w:val="004D4101"/>
    <w:rsid w:val="004D4324"/>
    <w:rsid w:val="004D48D5"/>
    <w:rsid w:val="004D4AE1"/>
    <w:rsid w:val="004D5475"/>
    <w:rsid w:val="004D56B0"/>
    <w:rsid w:val="004D59F3"/>
    <w:rsid w:val="004D5D45"/>
    <w:rsid w:val="004E06C4"/>
    <w:rsid w:val="004E10B5"/>
    <w:rsid w:val="004E3D08"/>
    <w:rsid w:val="004E4D00"/>
    <w:rsid w:val="004E566E"/>
    <w:rsid w:val="004E58BB"/>
    <w:rsid w:val="004E5FBA"/>
    <w:rsid w:val="004E6895"/>
    <w:rsid w:val="004E7087"/>
    <w:rsid w:val="004E7153"/>
    <w:rsid w:val="004E7D6B"/>
    <w:rsid w:val="004E7E30"/>
    <w:rsid w:val="004F08D0"/>
    <w:rsid w:val="004F0D42"/>
    <w:rsid w:val="004F0E80"/>
    <w:rsid w:val="004F10CA"/>
    <w:rsid w:val="004F146E"/>
    <w:rsid w:val="004F27EA"/>
    <w:rsid w:val="004F2C55"/>
    <w:rsid w:val="004F3F0D"/>
    <w:rsid w:val="004F3F96"/>
    <w:rsid w:val="004F40F2"/>
    <w:rsid w:val="004F41E2"/>
    <w:rsid w:val="004F46AC"/>
    <w:rsid w:val="004F5BB4"/>
    <w:rsid w:val="004F5EEE"/>
    <w:rsid w:val="004F5F6F"/>
    <w:rsid w:val="004F649F"/>
    <w:rsid w:val="004F67D7"/>
    <w:rsid w:val="004F6CB3"/>
    <w:rsid w:val="005006B6"/>
    <w:rsid w:val="00500788"/>
    <w:rsid w:val="005010B7"/>
    <w:rsid w:val="0050111A"/>
    <w:rsid w:val="00502509"/>
    <w:rsid w:val="00502F4A"/>
    <w:rsid w:val="00503873"/>
    <w:rsid w:val="00503D2E"/>
    <w:rsid w:val="00503F31"/>
    <w:rsid w:val="005040C0"/>
    <w:rsid w:val="00504748"/>
    <w:rsid w:val="005047B8"/>
    <w:rsid w:val="005055D8"/>
    <w:rsid w:val="00505633"/>
    <w:rsid w:val="005061B6"/>
    <w:rsid w:val="00506575"/>
    <w:rsid w:val="00506979"/>
    <w:rsid w:val="00506C05"/>
    <w:rsid w:val="00510D30"/>
    <w:rsid w:val="00511916"/>
    <w:rsid w:val="00511F03"/>
    <w:rsid w:val="005120C0"/>
    <w:rsid w:val="0051242D"/>
    <w:rsid w:val="0051276D"/>
    <w:rsid w:val="00512C5F"/>
    <w:rsid w:val="005144C2"/>
    <w:rsid w:val="00514DA1"/>
    <w:rsid w:val="00514F8A"/>
    <w:rsid w:val="0051500A"/>
    <w:rsid w:val="00515B3C"/>
    <w:rsid w:val="00515DFB"/>
    <w:rsid w:val="00520280"/>
    <w:rsid w:val="00520AD5"/>
    <w:rsid w:val="0052101D"/>
    <w:rsid w:val="0052201D"/>
    <w:rsid w:val="00522B83"/>
    <w:rsid w:val="00522CED"/>
    <w:rsid w:val="00522F40"/>
    <w:rsid w:val="00522FA5"/>
    <w:rsid w:val="0052312F"/>
    <w:rsid w:val="005234EE"/>
    <w:rsid w:val="00523830"/>
    <w:rsid w:val="0052427D"/>
    <w:rsid w:val="00524834"/>
    <w:rsid w:val="00524A4A"/>
    <w:rsid w:val="005252A5"/>
    <w:rsid w:val="005265EA"/>
    <w:rsid w:val="00526F18"/>
    <w:rsid w:val="005273FA"/>
    <w:rsid w:val="00527CB7"/>
    <w:rsid w:val="00527D8B"/>
    <w:rsid w:val="00530CF6"/>
    <w:rsid w:val="00530D1B"/>
    <w:rsid w:val="005310D4"/>
    <w:rsid w:val="00531588"/>
    <w:rsid w:val="00531AA0"/>
    <w:rsid w:val="00532726"/>
    <w:rsid w:val="00533054"/>
    <w:rsid w:val="00533ABC"/>
    <w:rsid w:val="00533E2E"/>
    <w:rsid w:val="00533E78"/>
    <w:rsid w:val="0053460C"/>
    <w:rsid w:val="00534770"/>
    <w:rsid w:val="00534D45"/>
    <w:rsid w:val="00535219"/>
    <w:rsid w:val="00535F9A"/>
    <w:rsid w:val="00536803"/>
    <w:rsid w:val="00536E75"/>
    <w:rsid w:val="005408D1"/>
    <w:rsid w:val="00541B53"/>
    <w:rsid w:val="00541CE7"/>
    <w:rsid w:val="0054213F"/>
    <w:rsid w:val="005422F8"/>
    <w:rsid w:val="0054234D"/>
    <w:rsid w:val="00542C8E"/>
    <w:rsid w:val="0054320D"/>
    <w:rsid w:val="00543ED4"/>
    <w:rsid w:val="005446AA"/>
    <w:rsid w:val="00545ACB"/>
    <w:rsid w:val="00545C25"/>
    <w:rsid w:val="00546092"/>
    <w:rsid w:val="0054760B"/>
    <w:rsid w:val="00547737"/>
    <w:rsid w:val="0055036B"/>
    <w:rsid w:val="005508C4"/>
    <w:rsid w:val="00550D09"/>
    <w:rsid w:val="0055238E"/>
    <w:rsid w:val="00552A9A"/>
    <w:rsid w:val="00552C83"/>
    <w:rsid w:val="005534F6"/>
    <w:rsid w:val="005538D6"/>
    <w:rsid w:val="00554C32"/>
    <w:rsid w:val="005553FA"/>
    <w:rsid w:val="00555F4F"/>
    <w:rsid w:val="00556A69"/>
    <w:rsid w:val="0055746A"/>
    <w:rsid w:val="005603F8"/>
    <w:rsid w:val="00560594"/>
    <w:rsid w:val="005605D0"/>
    <w:rsid w:val="00560A86"/>
    <w:rsid w:val="00560CDC"/>
    <w:rsid w:val="005610CC"/>
    <w:rsid w:val="0056111F"/>
    <w:rsid w:val="00561269"/>
    <w:rsid w:val="00561CE0"/>
    <w:rsid w:val="00562BFB"/>
    <w:rsid w:val="00563481"/>
    <w:rsid w:val="00563ABF"/>
    <w:rsid w:val="00563AF5"/>
    <w:rsid w:val="00564631"/>
    <w:rsid w:val="00564E54"/>
    <w:rsid w:val="00565813"/>
    <w:rsid w:val="00567A5B"/>
    <w:rsid w:val="005703E5"/>
    <w:rsid w:val="005708FF"/>
    <w:rsid w:val="005726C5"/>
    <w:rsid w:val="00572C96"/>
    <w:rsid w:val="005734B7"/>
    <w:rsid w:val="00573B21"/>
    <w:rsid w:val="00573CEF"/>
    <w:rsid w:val="00573D1F"/>
    <w:rsid w:val="0057506A"/>
    <w:rsid w:val="005750A8"/>
    <w:rsid w:val="005759FE"/>
    <w:rsid w:val="00576B01"/>
    <w:rsid w:val="00576B65"/>
    <w:rsid w:val="00576F74"/>
    <w:rsid w:val="00577CCE"/>
    <w:rsid w:val="00580550"/>
    <w:rsid w:val="00580E0E"/>
    <w:rsid w:val="005817F0"/>
    <w:rsid w:val="00581877"/>
    <w:rsid w:val="00581B72"/>
    <w:rsid w:val="00582184"/>
    <w:rsid w:val="005821F8"/>
    <w:rsid w:val="00582355"/>
    <w:rsid w:val="00582592"/>
    <w:rsid w:val="00582933"/>
    <w:rsid w:val="00582C9E"/>
    <w:rsid w:val="00582FB3"/>
    <w:rsid w:val="0058318B"/>
    <w:rsid w:val="00583271"/>
    <w:rsid w:val="005856EB"/>
    <w:rsid w:val="00585711"/>
    <w:rsid w:val="005857AD"/>
    <w:rsid w:val="00585DA9"/>
    <w:rsid w:val="00585E94"/>
    <w:rsid w:val="005863BC"/>
    <w:rsid w:val="00586D1D"/>
    <w:rsid w:val="00587AF2"/>
    <w:rsid w:val="00590288"/>
    <w:rsid w:val="00591D8E"/>
    <w:rsid w:val="00591F09"/>
    <w:rsid w:val="005923DA"/>
    <w:rsid w:val="00594008"/>
    <w:rsid w:val="00594B36"/>
    <w:rsid w:val="005951A3"/>
    <w:rsid w:val="0059543D"/>
    <w:rsid w:val="00595921"/>
    <w:rsid w:val="00596690"/>
    <w:rsid w:val="00596762"/>
    <w:rsid w:val="00596920"/>
    <w:rsid w:val="0059723D"/>
    <w:rsid w:val="00597B4B"/>
    <w:rsid w:val="005A030E"/>
    <w:rsid w:val="005A0496"/>
    <w:rsid w:val="005A04F5"/>
    <w:rsid w:val="005A0B67"/>
    <w:rsid w:val="005A190B"/>
    <w:rsid w:val="005A19D4"/>
    <w:rsid w:val="005A2541"/>
    <w:rsid w:val="005A2555"/>
    <w:rsid w:val="005A274F"/>
    <w:rsid w:val="005A333D"/>
    <w:rsid w:val="005A34A8"/>
    <w:rsid w:val="005A34AC"/>
    <w:rsid w:val="005A3B93"/>
    <w:rsid w:val="005A3C71"/>
    <w:rsid w:val="005A3F60"/>
    <w:rsid w:val="005A4E80"/>
    <w:rsid w:val="005A5AF6"/>
    <w:rsid w:val="005A5BE7"/>
    <w:rsid w:val="005A6205"/>
    <w:rsid w:val="005A69D2"/>
    <w:rsid w:val="005A745D"/>
    <w:rsid w:val="005A750F"/>
    <w:rsid w:val="005A7B64"/>
    <w:rsid w:val="005A7C8E"/>
    <w:rsid w:val="005B0985"/>
    <w:rsid w:val="005B1235"/>
    <w:rsid w:val="005B1F1F"/>
    <w:rsid w:val="005B2777"/>
    <w:rsid w:val="005B27A9"/>
    <w:rsid w:val="005B2E30"/>
    <w:rsid w:val="005B2EE9"/>
    <w:rsid w:val="005B3AD1"/>
    <w:rsid w:val="005B3E61"/>
    <w:rsid w:val="005B4C20"/>
    <w:rsid w:val="005B5ABB"/>
    <w:rsid w:val="005B5EC8"/>
    <w:rsid w:val="005B6096"/>
    <w:rsid w:val="005B6491"/>
    <w:rsid w:val="005B66B8"/>
    <w:rsid w:val="005B7881"/>
    <w:rsid w:val="005C2032"/>
    <w:rsid w:val="005C2C04"/>
    <w:rsid w:val="005C2EEE"/>
    <w:rsid w:val="005C337F"/>
    <w:rsid w:val="005C3629"/>
    <w:rsid w:val="005C3DA0"/>
    <w:rsid w:val="005C3DD3"/>
    <w:rsid w:val="005C4248"/>
    <w:rsid w:val="005C4EEF"/>
    <w:rsid w:val="005C4F82"/>
    <w:rsid w:val="005C55AA"/>
    <w:rsid w:val="005C5AD4"/>
    <w:rsid w:val="005C5D4F"/>
    <w:rsid w:val="005C64AB"/>
    <w:rsid w:val="005C6CC8"/>
    <w:rsid w:val="005D0DD0"/>
    <w:rsid w:val="005D1053"/>
    <w:rsid w:val="005D17CD"/>
    <w:rsid w:val="005D1864"/>
    <w:rsid w:val="005D1962"/>
    <w:rsid w:val="005D1AAB"/>
    <w:rsid w:val="005D1B77"/>
    <w:rsid w:val="005D1FB1"/>
    <w:rsid w:val="005D223B"/>
    <w:rsid w:val="005D2FD7"/>
    <w:rsid w:val="005D3752"/>
    <w:rsid w:val="005D3D93"/>
    <w:rsid w:val="005D449B"/>
    <w:rsid w:val="005D53A9"/>
    <w:rsid w:val="005D54A2"/>
    <w:rsid w:val="005D6B33"/>
    <w:rsid w:val="005D6EB3"/>
    <w:rsid w:val="005E0580"/>
    <w:rsid w:val="005E09AA"/>
    <w:rsid w:val="005E0CFA"/>
    <w:rsid w:val="005E2217"/>
    <w:rsid w:val="005E2342"/>
    <w:rsid w:val="005E2651"/>
    <w:rsid w:val="005E2D64"/>
    <w:rsid w:val="005E455E"/>
    <w:rsid w:val="005E488A"/>
    <w:rsid w:val="005E4F75"/>
    <w:rsid w:val="005E56DA"/>
    <w:rsid w:val="005E5749"/>
    <w:rsid w:val="005E5EEC"/>
    <w:rsid w:val="005E622C"/>
    <w:rsid w:val="005E638A"/>
    <w:rsid w:val="005E688F"/>
    <w:rsid w:val="005E6B8D"/>
    <w:rsid w:val="005E735C"/>
    <w:rsid w:val="005F0DCC"/>
    <w:rsid w:val="005F0EFB"/>
    <w:rsid w:val="005F0FFD"/>
    <w:rsid w:val="005F1464"/>
    <w:rsid w:val="005F1926"/>
    <w:rsid w:val="005F1B10"/>
    <w:rsid w:val="005F1FCF"/>
    <w:rsid w:val="005F218C"/>
    <w:rsid w:val="005F2221"/>
    <w:rsid w:val="005F3305"/>
    <w:rsid w:val="005F3532"/>
    <w:rsid w:val="005F3CE9"/>
    <w:rsid w:val="005F3F17"/>
    <w:rsid w:val="005F4A16"/>
    <w:rsid w:val="005F4C8E"/>
    <w:rsid w:val="005F4CDD"/>
    <w:rsid w:val="005F506C"/>
    <w:rsid w:val="005F55FE"/>
    <w:rsid w:val="005F5AC9"/>
    <w:rsid w:val="005F5C60"/>
    <w:rsid w:val="005F649D"/>
    <w:rsid w:val="005F6CB6"/>
    <w:rsid w:val="005F7089"/>
    <w:rsid w:val="005F720C"/>
    <w:rsid w:val="005F756A"/>
    <w:rsid w:val="005F7A71"/>
    <w:rsid w:val="005F7FF8"/>
    <w:rsid w:val="00601437"/>
    <w:rsid w:val="00601531"/>
    <w:rsid w:val="00601773"/>
    <w:rsid w:val="00601C4F"/>
    <w:rsid w:val="006026C4"/>
    <w:rsid w:val="006026E7"/>
    <w:rsid w:val="0060450C"/>
    <w:rsid w:val="00604F39"/>
    <w:rsid w:val="0060524E"/>
    <w:rsid w:val="00605B18"/>
    <w:rsid w:val="006067AF"/>
    <w:rsid w:val="00606E3D"/>
    <w:rsid w:val="00606F8A"/>
    <w:rsid w:val="00610B72"/>
    <w:rsid w:val="00611347"/>
    <w:rsid w:val="0061156A"/>
    <w:rsid w:val="00611778"/>
    <w:rsid w:val="00612A75"/>
    <w:rsid w:val="00612D2C"/>
    <w:rsid w:val="0061351F"/>
    <w:rsid w:val="0061434B"/>
    <w:rsid w:val="0061472A"/>
    <w:rsid w:val="00615000"/>
    <w:rsid w:val="006172CD"/>
    <w:rsid w:val="00617A20"/>
    <w:rsid w:val="00617AFC"/>
    <w:rsid w:val="006202A5"/>
    <w:rsid w:val="00621604"/>
    <w:rsid w:val="00622A40"/>
    <w:rsid w:val="00622C65"/>
    <w:rsid w:val="00622E4D"/>
    <w:rsid w:val="00623241"/>
    <w:rsid w:val="00623D59"/>
    <w:rsid w:val="00624295"/>
    <w:rsid w:val="00624A61"/>
    <w:rsid w:val="00624E87"/>
    <w:rsid w:val="00624FB0"/>
    <w:rsid w:val="006260C0"/>
    <w:rsid w:val="00626681"/>
    <w:rsid w:val="00626749"/>
    <w:rsid w:val="006269C7"/>
    <w:rsid w:val="006274B8"/>
    <w:rsid w:val="00630167"/>
    <w:rsid w:val="00630B22"/>
    <w:rsid w:val="00630D73"/>
    <w:rsid w:val="006313E3"/>
    <w:rsid w:val="00633147"/>
    <w:rsid w:val="00633603"/>
    <w:rsid w:val="00633821"/>
    <w:rsid w:val="00633E9C"/>
    <w:rsid w:val="0063434F"/>
    <w:rsid w:val="00634733"/>
    <w:rsid w:val="006361DA"/>
    <w:rsid w:val="00640294"/>
    <w:rsid w:val="00641899"/>
    <w:rsid w:val="00641D56"/>
    <w:rsid w:val="006420A2"/>
    <w:rsid w:val="00642A3C"/>
    <w:rsid w:val="00642EB9"/>
    <w:rsid w:val="0064382E"/>
    <w:rsid w:val="00644F49"/>
    <w:rsid w:val="00645850"/>
    <w:rsid w:val="006458B0"/>
    <w:rsid w:val="006461AE"/>
    <w:rsid w:val="00646F23"/>
    <w:rsid w:val="00647246"/>
    <w:rsid w:val="0064753A"/>
    <w:rsid w:val="006507B9"/>
    <w:rsid w:val="00650A5E"/>
    <w:rsid w:val="0065123D"/>
    <w:rsid w:val="0065148F"/>
    <w:rsid w:val="00651C90"/>
    <w:rsid w:val="00652871"/>
    <w:rsid w:val="006530FC"/>
    <w:rsid w:val="00653D2B"/>
    <w:rsid w:val="006545B6"/>
    <w:rsid w:val="00654DC1"/>
    <w:rsid w:val="006554C4"/>
    <w:rsid w:val="00655C60"/>
    <w:rsid w:val="00656A95"/>
    <w:rsid w:val="00656E18"/>
    <w:rsid w:val="00656F6F"/>
    <w:rsid w:val="00656FCF"/>
    <w:rsid w:val="00657C03"/>
    <w:rsid w:val="00657D99"/>
    <w:rsid w:val="00660211"/>
    <w:rsid w:val="0066080F"/>
    <w:rsid w:val="00660C24"/>
    <w:rsid w:val="00661CF3"/>
    <w:rsid w:val="00662114"/>
    <w:rsid w:val="00662C8F"/>
    <w:rsid w:val="00662F0D"/>
    <w:rsid w:val="00663C44"/>
    <w:rsid w:val="00663F0D"/>
    <w:rsid w:val="00664667"/>
    <w:rsid w:val="0066482C"/>
    <w:rsid w:val="006648FE"/>
    <w:rsid w:val="0066542A"/>
    <w:rsid w:val="00665C44"/>
    <w:rsid w:val="00665DD5"/>
    <w:rsid w:val="00665F53"/>
    <w:rsid w:val="00666682"/>
    <w:rsid w:val="00666715"/>
    <w:rsid w:val="0066696F"/>
    <w:rsid w:val="00666B2D"/>
    <w:rsid w:val="006671A5"/>
    <w:rsid w:val="00667947"/>
    <w:rsid w:val="00667AB0"/>
    <w:rsid w:val="006706B5"/>
    <w:rsid w:val="0067099A"/>
    <w:rsid w:val="00670DEB"/>
    <w:rsid w:val="00671CCE"/>
    <w:rsid w:val="00671E32"/>
    <w:rsid w:val="006739E3"/>
    <w:rsid w:val="00673E5E"/>
    <w:rsid w:val="00674267"/>
    <w:rsid w:val="006746D5"/>
    <w:rsid w:val="00674B43"/>
    <w:rsid w:val="00674CFD"/>
    <w:rsid w:val="00675ACC"/>
    <w:rsid w:val="00675E38"/>
    <w:rsid w:val="00675F28"/>
    <w:rsid w:val="0067637B"/>
    <w:rsid w:val="00676427"/>
    <w:rsid w:val="00676444"/>
    <w:rsid w:val="00676ACD"/>
    <w:rsid w:val="00676C8D"/>
    <w:rsid w:val="00676E02"/>
    <w:rsid w:val="00677378"/>
    <w:rsid w:val="00677CA1"/>
    <w:rsid w:val="00680EE3"/>
    <w:rsid w:val="006814D7"/>
    <w:rsid w:val="00681836"/>
    <w:rsid w:val="00681A85"/>
    <w:rsid w:val="0068223B"/>
    <w:rsid w:val="00682289"/>
    <w:rsid w:val="00683798"/>
    <w:rsid w:val="00684509"/>
    <w:rsid w:val="00684844"/>
    <w:rsid w:val="006848BC"/>
    <w:rsid w:val="00684B10"/>
    <w:rsid w:val="00685C85"/>
    <w:rsid w:val="00685F09"/>
    <w:rsid w:val="00685FCC"/>
    <w:rsid w:val="00685FCD"/>
    <w:rsid w:val="0068792E"/>
    <w:rsid w:val="00687C7E"/>
    <w:rsid w:val="0069121C"/>
    <w:rsid w:val="00692022"/>
    <w:rsid w:val="00692319"/>
    <w:rsid w:val="00692591"/>
    <w:rsid w:val="00692623"/>
    <w:rsid w:val="006926BE"/>
    <w:rsid w:val="00693261"/>
    <w:rsid w:val="00693501"/>
    <w:rsid w:val="00694286"/>
    <w:rsid w:val="00694A61"/>
    <w:rsid w:val="00694C72"/>
    <w:rsid w:val="00695ABC"/>
    <w:rsid w:val="00695D77"/>
    <w:rsid w:val="00696167"/>
    <w:rsid w:val="006968E5"/>
    <w:rsid w:val="00697210"/>
    <w:rsid w:val="00697BD1"/>
    <w:rsid w:val="006A074E"/>
    <w:rsid w:val="006A1234"/>
    <w:rsid w:val="006A2089"/>
    <w:rsid w:val="006A2178"/>
    <w:rsid w:val="006A23D1"/>
    <w:rsid w:val="006A2522"/>
    <w:rsid w:val="006A299F"/>
    <w:rsid w:val="006A4B6E"/>
    <w:rsid w:val="006A60F3"/>
    <w:rsid w:val="006A6392"/>
    <w:rsid w:val="006A65DE"/>
    <w:rsid w:val="006A6D8A"/>
    <w:rsid w:val="006A713A"/>
    <w:rsid w:val="006A7610"/>
    <w:rsid w:val="006A7ABC"/>
    <w:rsid w:val="006B00B8"/>
    <w:rsid w:val="006B08C2"/>
    <w:rsid w:val="006B13DB"/>
    <w:rsid w:val="006B1EA1"/>
    <w:rsid w:val="006B230E"/>
    <w:rsid w:val="006B256C"/>
    <w:rsid w:val="006B2713"/>
    <w:rsid w:val="006B39C3"/>
    <w:rsid w:val="006B4A11"/>
    <w:rsid w:val="006B4A94"/>
    <w:rsid w:val="006B4BD6"/>
    <w:rsid w:val="006B4CA4"/>
    <w:rsid w:val="006B4CF2"/>
    <w:rsid w:val="006B5206"/>
    <w:rsid w:val="006B5772"/>
    <w:rsid w:val="006B5F37"/>
    <w:rsid w:val="006B6662"/>
    <w:rsid w:val="006B789B"/>
    <w:rsid w:val="006C021D"/>
    <w:rsid w:val="006C03AC"/>
    <w:rsid w:val="006C0432"/>
    <w:rsid w:val="006C09E8"/>
    <w:rsid w:val="006C1280"/>
    <w:rsid w:val="006C1763"/>
    <w:rsid w:val="006C17A2"/>
    <w:rsid w:val="006C2ADA"/>
    <w:rsid w:val="006C3273"/>
    <w:rsid w:val="006C5A43"/>
    <w:rsid w:val="006C7083"/>
    <w:rsid w:val="006C73F3"/>
    <w:rsid w:val="006C79AD"/>
    <w:rsid w:val="006C7B29"/>
    <w:rsid w:val="006D06BC"/>
    <w:rsid w:val="006D1305"/>
    <w:rsid w:val="006D224B"/>
    <w:rsid w:val="006D2302"/>
    <w:rsid w:val="006D232F"/>
    <w:rsid w:val="006D2959"/>
    <w:rsid w:val="006D409E"/>
    <w:rsid w:val="006D4404"/>
    <w:rsid w:val="006D55B2"/>
    <w:rsid w:val="006D5D5A"/>
    <w:rsid w:val="006D6C61"/>
    <w:rsid w:val="006D6EFA"/>
    <w:rsid w:val="006D746A"/>
    <w:rsid w:val="006D7CB7"/>
    <w:rsid w:val="006D7F57"/>
    <w:rsid w:val="006E047C"/>
    <w:rsid w:val="006E12E8"/>
    <w:rsid w:val="006E151C"/>
    <w:rsid w:val="006E1F2B"/>
    <w:rsid w:val="006E314D"/>
    <w:rsid w:val="006E3590"/>
    <w:rsid w:val="006E3848"/>
    <w:rsid w:val="006E3A39"/>
    <w:rsid w:val="006E439F"/>
    <w:rsid w:val="006E460D"/>
    <w:rsid w:val="006E4BB9"/>
    <w:rsid w:val="006E51E9"/>
    <w:rsid w:val="006E5763"/>
    <w:rsid w:val="006E68C9"/>
    <w:rsid w:val="006E6C4A"/>
    <w:rsid w:val="006E7203"/>
    <w:rsid w:val="006E7366"/>
    <w:rsid w:val="006E75A8"/>
    <w:rsid w:val="006F0026"/>
    <w:rsid w:val="006F1132"/>
    <w:rsid w:val="006F1188"/>
    <w:rsid w:val="006F1D0B"/>
    <w:rsid w:val="006F235F"/>
    <w:rsid w:val="006F28E8"/>
    <w:rsid w:val="006F2908"/>
    <w:rsid w:val="006F2A5C"/>
    <w:rsid w:val="006F3A4F"/>
    <w:rsid w:val="006F3A8A"/>
    <w:rsid w:val="006F3E61"/>
    <w:rsid w:val="006F43D3"/>
    <w:rsid w:val="006F50FC"/>
    <w:rsid w:val="006F546D"/>
    <w:rsid w:val="006F54F5"/>
    <w:rsid w:val="006F57BE"/>
    <w:rsid w:val="006F65D0"/>
    <w:rsid w:val="006F758E"/>
    <w:rsid w:val="00700E1B"/>
    <w:rsid w:val="007022B4"/>
    <w:rsid w:val="007025A2"/>
    <w:rsid w:val="00703644"/>
    <w:rsid w:val="00703958"/>
    <w:rsid w:val="00704427"/>
    <w:rsid w:val="0070470A"/>
    <w:rsid w:val="00704AAB"/>
    <w:rsid w:val="00704F9E"/>
    <w:rsid w:val="00705FB5"/>
    <w:rsid w:val="007073B3"/>
    <w:rsid w:val="00707989"/>
    <w:rsid w:val="00710671"/>
    <w:rsid w:val="0071087E"/>
    <w:rsid w:val="00710892"/>
    <w:rsid w:val="00710C1B"/>
    <w:rsid w:val="0071119C"/>
    <w:rsid w:val="00711585"/>
    <w:rsid w:val="007117CB"/>
    <w:rsid w:val="0071426D"/>
    <w:rsid w:val="007142B7"/>
    <w:rsid w:val="0071434F"/>
    <w:rsid w:val="00714637"/>
    <w:rsid w:val="00715B39"/>
    <w:rsid w:val="007160AA"/>
    <w:rsid w:val="00716826"/>
    <w:rsid w:val="00716D2E"/>
    <w:rsid w:val="007177ED"/>
    <w:rsid w:val="00717EC2"/>
    <w:rsid w:val="00720631"/>
    <w:rsid w:val="00720700"/>
    <w:rsid w:val="0072079D"/>
    <w:rsid w:val="00720A09"/>
    <w:rsid w:val="007210CA"/>
    <w:rsid w:val="00721AF6"/>
    <w:rsid w:val="00721CA3"/>
    <w:rsid w:val="007220FC"/>
    <w:rsid w:val="00723467"/>
    <w:rsid w:val="007236E7"/>
    <w:rsid w:val="00723C79"/>
    <w:rsid w:val="0072400E"/>
    <w:rsid w:val="00724359"/>
    <w:rsid w:val="00725FF0"/>
    <w:rsid w:val="007260A4"/>
    <w:rsid w:val="007266EC"/>
    <w:rsid w:val="00726D28"/>
    <w:rsid w:val="00727742"/>
    <w:rsid w:val="007301DD"/>
    <w:rsid w:val="00730F99"/>
    <w:rsid w:val="007318ED"/>
    <w:rsid w:val="00731F5E"/>
    <w:rsid w:val="00732001"/>
    <w:rsid w:val="00732289"/>
    <w:rsid w:val="00732D7A"/>
    <w:rsid w:val="00732E3F"/>
    <w:rsid w:val="0073306B"/>
    <w:rsid w:val="00733D86"/>
    <w:rsid w:val="0073495D"/>
    <w:rsid w:val="00734CA0"/>
    <w:rsid w:val="00735EEE"/>
    <w:rsid w:val="007365D6"/>
    <w:rsid w:val="007368FD"/>
    <w:rsid w:val="007370F2"/>
    <w:rsid w:val="007373D0"/>
    <w:rsid w:val="0073795C"/>
    <w:rsid w:val="007401FC"/>
    <w:rsid w:val="0074057C"/>
    <w:rsid w:val="00740B7B"/>
    <w:rsid w:val="0074103C"/>
    <w:rsid w:val="00741058"/>
    <w:rsid w:val="00741142"/>
    <w:rsid w:val="00741631"/>
    <w:rsid w:val="00741A4B"/>
    <w:rsid w:val="00741E7C"/>
    <w:rsid w:val="00741ED8"/>
    <w:rsid w:val="00742756"/>
    <w:rsid w:val="00742887"/>
    <w:rsid w:val="007435F0"/>
    <w:rsid w:val="007438C4"/>
    <w:rsid w:val="00743F47"/>
    <w:rsid w:val="00744239"/>
    <w:rsid w:val="0074573B"/>
    <w:rsid w:val="0074791F"/>
    <w:rsid w:val="007500F7"/>
    <w:rsid w:val="00750596"/>
    <w:rsid w:val="0075062E"/>
    <w:rsid w:val="00750F67"/>
    <w:rsid w:val="007516DC"/>
    <w:rsid w:val="007522FE"/>
    <w:rsid w:val="007524A1"/>
    <w:rsid w:val="00753DBF"/>
    <w:rsid w:val="00753F8A"/>
    <w:rsid w:val="0075400B"/>
    <w:rsid w:val="0075402C"/>
    <w:rsid w:val="00754280"/>
    <w:rsid w:val="00754E79"/>
    <w:rsid w:val="00755993"/>
    <w:rsid w:val="00755EE1"/>
    <w:rsid w:val="00755F69"/>
    <w:rsid w:val="007573A9"/>
    <w:rsid w:val="007576AA"/>
    <w:rsid w:val="00757EE6"/>
    <w:rsid w:val="0076020A"/>
    <w:rsid w:val="00760CEA"/>
    <w:rsid w:val="0076232B"/>
    <w:rsid w:val="00763056"/>
    <w:rsid w:val="007641AD"/>
    <w:rsid w:val="007641E3"/>
    <w:rsid w:val="007648B2"/>
    <w:rsid w:val="00764BF3"/>
    <w:rsid w:val="00765201"/>
    <w:rsid w:val="00765329"/>
    <w:rsid w:val="00765662"/>
    <w:rsid w:val="00765BE9"/>
    <w:rsid w:val="007674F1"/>
    <w:rsid w:val="007677E0"/>
    <w:rsid w:val="007678CA"/>
    <w:rsid w:val="00767B6D"/>
    <w:rsid w:val="00767DA7"/>
    <w:rsid w:val="00767DB1"/>
    <w:rsid w:val="007703A5"/>
    <w:rsid w:val="007704E9"/>
    <w:rsid w:val="00770D4C"/>
    <w:rsid w:val="00772761"/>
    <w:rsid w:val="00772ABF"/>
    <w:rsid w:val="00773036"/>
    <w:rsid w:val="00773650"/>
    <w:rsid w:val="007737CD"/>
    <w:rsid w:val="0077462B"/>
    <w:rsid w:val="007751FD"/>
    <w:rsid w:val="0077556B"/>
    <w:rsid w:val="007757DF"/>
    <w:rsid w:val="00775D0A"/>
    <w:rsid w:val="00776725"/>
    <w:rsid w:val="00777674"/>
    <w:rsid w:val="00777D4D"/>
    <w:rsid w:val="00780351"/>
    <w:rsid w:val="007808A4"/>
    <w:rsid w:val="007810E4"/>
    <w:rsid w:val="00781A3D"/>
    <w:rsid w:val="00781BE9"/>
    <w:rsid w:val="00782211"/>
    <w:rsid w:val="0078231A"/>
    <w:rsid w:val="00782497"/>
    <w:rsid w:val="0078291B"/>
    <w:rsid w:val="00782A99"/>
    <w:rsid w:val="007833D7"/>
    <w:rsid w:val="00783DAD"/>
    <w:rsid w:val="007846C1"/>
    <w:rsid w:val="00784760"/>
    <w:rsid w:val="00784EA7"/>
    <w:rsid w:val="007855F0"/>
    <w:rsid w:val="00785978"/>
    <w:rsid w:val="007872C5"/>
    <w:rsid w:val="00787778"/>
    <w:rsid w:val="00790333"/>
    <w:rsid w:val="00790610"/>
    <w:rsid w:val="0079077B"/>
    <w:rsid w:val="00790B20"/>
    <w:rsid w:val="00790D8C"/>
    <w:rsid w:val="0079145E"/>
    <w:rsid w:val="00792309"/>
    <w:rsid w:val="007925CC"/>
    <w:rsid w:val="00793261"/>
    <w:rsid w:val="007933A5"/>
    <w:rsid w:val="00793891"/>
    <w:rsid w:val="00793893"/>
    <w:rsid w:val="007944F8"/>
    <w:rsid w:val="00794EA0"/>
    <w:rsid w:val="007952A9"/>
    <w:rsid w:val="00795C6B"/>
    <w:rsid w:val="00795D21"/>
    <w:rsid w:val="007962EF"/>
    <w:rsid w:val="00796C14"/>
    <w:rsid w:val="00797262"/>
    <w:rsid w:val="00797276"/>
    <w:rsid w:val="007A038D"/>
    <w:rsid w:val="007A0CDE"/>
    <w:rsid w:val="007A1CB9"/>
    <w:rsid w:val="007A271C"/>
    <w:rsid w:val="007A2965"/>
    <w:rsid w:val="007A35FC"/>
    <w:rsid w:val="007A35FF"/>
    <w:rsid w:val="007A3917"/>
    <w:rsid w:val="007A4EB2"/>
    <w:rsid w:val="007A52E7"/>
    <w:rsid w:val="007A5373"/>
    <w:rsid w:val="007A5511"/>
    <w:rsid w:val="007A5681"/>
    <w:rsid w:val="007A5FE4"/>
    <w:rsid w:val="007A63CA"/>
    <w:rsid w:val="007A69AD"/>
    <w:rsid w:val="007A6E74"/>
    <w:rsid w:val="007A6EA1"/>
    <w:rsid w:val="007A71AB"/>
    <w:rsid w:val="007A7E55"/>
    <w:rsid w:val="007B01CC"/>
    <w:rsid w:val="007B0B4E"/>
    <w:rsid w:val="007B0BAC"/>
    <w:rsid w:val="007B138A"/>
    <w:rsid w:val="007B24A4"/>
    <w:rsid w:val="007B407A"/>
    <w:rsid w:val="007B45D7"/>
    <w:rsid w:val="007B4BD7"/>
    <w:rsid w:val="007B55CA"/>
    <w:rsid w:val="007B6074"/>
    <w:rsid w:val="007B788D"/>
    <w:rsid w:val="007B7B79"/>
    <w:rsid w:val="007B7B7E"/>
    <w:rsid w:val="007C10E7"/>
    <w:rsid w:val="007C1897"/>
    <w:rsid w:val="007C1D48"/>
    <w:rsid w:val="007C29ED"/>
    <w:rsid w:val="007C31E7"/>
    <w:rsid w:val="007C34DE"/>
    <w:rsid w:val="007C4283"/>
    <w:rsid w:val="007C4AE4"/>
    <w:rsid w:val="007C5003"/>
    <w:rsid w:val="007C515C"/>
    <w:rsid w:val="007C5AB3"/>
    <w:rsid w:val="007C5D30"/>
    <w:rsid w:val="007C6386"/>
    <w:rsid w:val="007C73F1"/>
    <w:rsid w:val="007C7ED7"/>
    <w:rsid w:val="007D0CA9"/>
    <w:rsid w:val="007D104B"/>
    <w:rsid w:val="007D345D"/>
    <w:rsid w:val="007D374A"/>
    <w:rsid w:val="007D3B55"/>
    <w:rsid w:val="007D3D98"/>
    <w:rsid w:val="007D527B"/>
    <w:rsid w:val="007D5C15"/>
    <w:rsid w:val="007D5DCF"/>
    <w:rsid w:val="007D6799"/>
    <w:rsid w:val="007D7344"/>
    <w:rsid w:val="007D7912"/>
    <w:rsid w:val="007D792F"/>
    <w:rsid w:val="007E051F"/>
    <w:rsid w:val="007E0D55"/>
    <w:rsid w:val="007E1479"/>
    <w:rsid w:val="007E1495"/>
    <w:rsid w:val="007E16D9"/>
    <w:rsid w:val="007E1C27"/>
    <w:rsid w:val="007E1DCC"/>
    <w:rsid w:val="007E21AA"/>
    <w:rsid w:val="007E2549"/>
    <w:rsid w:val="007E281E"/>
    <w:rsid w:val="007E3A48"/>
    <w:rsid w:val="007E3B2C"/>
    <w:rsid w:val="007E5071"/>
    <w:rsid w:val="007E53CC"/>
    <w:rsid w:val="007E59C3"/>
    <w:rsid w:val="007E5DB0"/>
    <w:rsid w:val="007E5E3B"/>
    <w:rsid w:val="007E6427"/>
    <w:rsid w:val="007E6550"/>
    <w:rsid w:val="007E6C32"/>
    <w:rsid w:val="007E6D0F"/>
    <w:rsid w:val="007E7A1C"/>
    <w:rsid w:val="007E7D62"/>
    <w:rsid w:val="007F040C"/>
    <w:rsid w:val="007F0E11"/>
    <w:rsid w:val="007F0FD8"/>
    <w:rsid w:val="007F1783"/>
    <w:rsid w:val="007F1AA2"/>
    <w:rsid w:val="007F1D8D"/>
    <w:rsid w:val="007F224B"/>
    <w:rsid w:val="007F2497"/>
    <w:rsid w:val="007F2E0A"/>
    <w:rsid w:val="007F2ECD"/>
    <w:rsid w:val="007F35B1"/>
    <w:rsid w:val="007F3AD3"/>
    <w:rsid w:val="007F406B"/>
    <w:rsid w:val="007F443A"/>
    <w:rsid w:val="007F61DD"/>
    <w:rsid w:val="007F6DF9"/>
    <w:rsid w:val="007F74B3"/>
    <w:rsid w:val="007F75B9"/>
    <w:rsid w:val="00800060"/>
    <w:rsid w:val="008004FC"/>
    <w:rsid w:val="008008B5"/>
    <w:rsid w:val="00800A9F"/>
    <w:rsid w:val="008014FF"/>
    <w:rsid w:val="00801881"/>
    <w:rsid w:val="00801BEB"/>
    <w:rsid w:val="00801F82"/>
    <w:rsid w:val="008021EE"/>
    <w:rsid w:val="00803104"/>
    <w:rsid w:val="00803BA2"/>
    <w:rsid w:val="00804170"/>
    <w:rsid w:val="0080436F"/>
    <w:rsid w:val="00804E03"/>
    <w:rsid w:val="0080585D"/>
    <w:rsid w:val="00805963"/>
    <w:rsid w:val="00807656"/>
    <w:rsid w:val="00807A77"/>
    <w:rsid w:val="00807EF5"/>
    <w:rsid w:val="00810C7C"/>
    <w:rsid w:val="0081152B"/>
    <w:rsid w:val="00811759"/>
    <w:rsid w:val="00811DA5"/>
    <w:rsid w:val="00812007"/>
    <w:rsid w:val="00812208"/>
    <w:rsid w:val="00812C21"/>
    <w:rsid w:val="00812C82"/>
    <w:rsid w:val="00812EEE"/>
    <w:rsid w:val="00812F46"/>
    <w:rsid w:val="00813031"/>
    <w:rsid w:val="008139EF"/>
    <w:rsid w:val="00814941"/>
    <w:rsid w:val="00814D03"/>
    <w:rsid w:val="008155A1"/>
    <w:rsid w:val="00815A14"/>
    <w:rsid w:val="00816508"/>
    <w:rsid w:val="00816581"/>
    <w:rsid w:val="0081668E"/>
    <w:rsid w:val="00816B83"/>
    <w:rsid w:val="00816DBA"/>
    <w:rsid w:val="00816F05"/>
    <w:rsid w:val="00817100"/>
    <w:rsid w:val="00817A17"/>
    <w:rsid w:val="00817C00"/>
    <w:rsid w:val="00817FC6"/>
    <w:rsid w:val="0082000A"/>
    <w:rsid w:val="00820E28"/>
    <w:rsid w:val="008210C8"/>
    <w:rsid w:val="008213F1"/>
    <w:rsid w:val="00821585"/>
    <w:rsid w:val="0082338F"/>
    <w:rsid w:val="00824089"/>
    <w:rsid w:val="00824C28"/>
    <w:rsid w:val="008255F6"/>
    <w:rsid w:val="0082564E"/>
    <w:rsid w:val="008260A5"/>
    <w:rsid w:val="00826427"/>
    <w:rsid w:val="008267CF"/>
    <w:rsid w:val="00826C83"/>
    <w:rsid w:val="0082705B"/>
    <w:rsid w:val="008279A0"/>
    <w:rsid w:val="00827C28"/>
    <w:rsid w:val="0083028F"/>
    <w:rsid w:val="00830CC9"/>
    <w:rsid w:val="00830D6A"/>
    <w:rsid w:val="00831410"/>
    <w:rsid w:val="00831426"/>
    <w:rsid w:val="00831599"/>
    <w:rsid w:val="008321D3"/>
    <w:rsid w:val="00832648"/>
    <w:rsid w:val="00832851"/>
    <w:rsid w:val="00833716"/>
    <w:rsid w:val="00834468"/>
    <w:rsid w:val="00834C61"/>
    <w:rsid w:val="008356A7"/>
    <w:rsid w:val="00835B41"/>
    <w:rsid w:val="008361DD"/>
    <w:rsid w:val="008365A5"/>
    <w:rsid w:val="00836AE0"/>
    <w:rsid w:val="008405C2"/>
    <w:rsid w:val="0084061A"/>
    <w:rsid w:val="00840801"/>
    <w:rsid w:val="00840B9F"/>
    <w:rsid w:val="008411CA"/>
    <w:rsid w:val="008413D1"/>
    <w:rsid w:val="00841A59"/>
    <w:rsid w:val="00842737"/>
    <w:rsid w:val="00842790"/>
    <w:rsid w:val="00842B91"/>
    <w:rsid w:val="0084336C"/>
    <w:rsid w:val="00843519"/>
    <w:rsid w:val="00843721"/>
    <w:rsid w:val="00844154"/>
    <w:rsid w:val="00846886"/>
    <w:rsid w:val="00846B56"/>
    <w:rsid w:val="00846E6C"/>
    <w:rsid w:val="008471EE"/>
    <w:rsid w:val="0084740E"/>
    <w:rsid w:val="00847E11"/>
    <w:rsid w:val="008500D2"/>
    <w:rsid w:val="00850B24"/>
    <w:rsid w:val="00850C06"/>
    <w:rsid w:val="00850DC5"/>
    <w:rsid w:val="00851D28"/>
    <w:rsid w:val="00851F88"/>
    <w:rsid w:val="00852163"/>
    <w:rsid w:val="00852BF5"/>
    <w:rsid w:val="00853DF7"/>
    <w:rsid w:val="00853FD6"/>
    <w:rsid w:val="00854314"/>
    <w:rsid w:val="008549FD"/>
    <w:rsid w:val="00854A59"/>
    <w:rsid w:val="00854B1D"/>
    <w:rsid w:val="00854C96"/>
    <w:rsid w:val="008551B1"/>
    <w:rsid w:val="0085525B"/>
    <w:rsid w:val="008559D9"/>
    <w:rsid w:val="008566D6"/>
    <w:rsid w:val="00857395"/>
    <w:rsid w:val="00857E13"/>
    <w:rsid w:val="00860198"/>
    <w:rsid w:val="008604C8"/>
    <w:rsid w:val="00861601"/>
    <w:rsid w:val="00861F71"/>
    <w:rsid w:val="00862786"/>
    <w:rsid w:val="00864261"/>
    <w:rsid w:val="00864E6C"/>
    <w:rsid w:val="00864FA3"/>
    <w:rsid w:val="00865268"/>
    <w:rsid w:val="0086533F"/>
    <w:rsid w:val="0086657D"/>
    <w:rsid w:val="00866C37"/>
    <w:rsid w:val="008708ED"/>
    <w:rsid w:val="00870911"/>
    <w:rsid w:val="00870E19"/>
    <w:rsid w:val="0087171F"/>
    <w:rsid w:val="00871981"/>
    <w:rsid w:val="00871E31"/>
    <w:rsid w:val="00871E74"/>
    <w:rsid w:val="00872A70"/>
    <w:rsid w:val="00872E30"/>
    <w:rsid w:val="00873200"/>
    <w:rsid w:val="008735CC"/>
    <w:rsid w:val="0087360B"/>
    <w:rsid w:val="0087373B"/>
    <w:rsid w:val="00873827"/>
    <w:rsid w:val="008742EF"/>
    <w:rsid w:val="008748A1"/>
    <w:rsid w:val="00874A9E"/>
    <w:rsid w:val="00874C53"/>
    <w:rsid w:val="00874C97"/>
    <w:rsid w:val="0087506C"/>
    <w:rsid w:val="008751EA"/>
    <w:rsid w:val="00875A49"/>
    <w:rsid w:val="00875B06"/>
    <w:rsid w:val="008770B6"/>
    <w:rsid w:val="0087710E"/>
    <w:rsid w:val="0087798A"/>
    <w:rsid w:val="00877FEF"/>
    <w:rsid w:val="008811A7"/>
    <w:rsid w:val="008817A4"/>
    <w:rsid w:val="00881CBD"/>
    <w:rsid w:val="00881DD5"/>
    <w:rsid w:val="00882D0F"/>
    <w:rsid w:val="00883148"/>
    <w:rsid w:val="008832F4"/>
    <w:rsid w:val="00883EC1"/>
    <w:rsid w:val="00884E10"/>
    <w:rsid w:val="008854C9"/>
    <w:rsid w:val="00885ACA"/>
    <w:rsid w:val="008861BE"/>
    <w:rsid w:val="008862C4"/>
    <w:rsid w:val="00886322"/>
    <w:rsid w:val="008866EA"/>
    <w:rsid w:val="00886DD7"/>
    <w:rsid w:val="008870A3"/>
    <w:rsid w:val="0088766A"/>
    <w:rsid w:val="00887675"/>
    <w:rsid w:val="008904CA"/>
    <w:rsid w:val="008909E9"/>
    <w:rsid w:val="00890C98"/>
    <w:rsid w:val="008912A1"/>
    <w:rsid w:val="008913C8"/>
    <w:rsid w:val="008916C5"/>
    <w:rsid w:val="0089325B"/>
    <w:rsid w:val="00894448"/>
    <w:rsid w:val="00895298"/>
    <w:rsid w:val="0089531B"/>
    <w:rsid w:val="00895D29"/>
    <w:rsid w:val="008970CA"/>
    <w:rsid w:val="00897D92"/>
    <w:rsid w:val="008A040D"/>
    <w:rsid w:val="008A0CA7"/>
    <w:rsid w:val="008A0E8D"/>
    <w:rsid w:val="008A0EFC"/>
    <w:rsid w:val="008A17F7"/>
    <w:rsid w:val="008A188A"/>
    <w:rsid w:val="008A1B9A"/>
    <w:rsid w:val="008A1D1F"/>
    <w:rsid w:val="008A2A22"/>
    <w:rsid w:val="008A2EDA"/>
    <w:rsid w:val="008A3A6C"/>
    <w:rsid w:val="008A3B11"/>
    <w:rsid w:val="008A404D"/>
    <w:rsid w:val="008A4F28"/>
    <w:rsid w:val="008A62FB"/>
    <w:rsid w:val="008B1105"/>
    <w:rsid w:val="008B2172"/>
    <w:rsid w:val="008B2782"/>
    <w:rsid w:val="008B2994"/>
    <w:rsid w:val="008B2D4B"/>
    <w:rsid w:val="008B31B9"/>
    <w:rsid w:val="008B3248"/>
    <w:rsid w:val="008B38C0"/>
    <w:rsid w:val="008B3DE2"/>
    <w:rsid w:val="008B5B06"/>
    <w:rsid w:val="008B6416"/>
    <w:rsid w:val="008B681A"/>
    <w:rsid w:val="008B7666"/>
    <w:rsid w:val="008C061F"/>
    <w:rsid w:val="008C1BDB"/>
    <w:rsid w:val="008C2F50"/>
    <w:rsid w:val="008C360A"/>
    <w:rsid w:val="008C3816"/>
    <w:rsid w:val="008C4014"/>
    <w:rsid w:val="008C4263"/>
    <w:rsid w:val="008C5162"/>
    <w:rsid w:val="008C53E3"/>
    <w:rsid w:val="008C5B29"/>
    <w:rsid w:val="008C6354"/>
    <w:rsid w:val="008C6D6D"/>
    <w:rsid w:val="008C754A"/>
    <w:rsid w:val="008C7B3D"/>
    <w:rsid w:val="008D025D"/>
    <w:rsid w:val="008D02F0"/>
    <w:rsid w:val="008D0FA1"/>
    <w:rsid w:val="008D24E5"/>
    <w:rsid w:val="008D2590"/>
    <w:rsid w:val="008D3C31"/>
    <w:rsid w:val="008D3DEB"/>
    <w:rsid w:val="008D440D"/>
    <w:rsid w:val="008D4E63"/>
    <w:rsid w:val="008D507C"/>
    <w:rsid w:val="008D50F9"/>
    <w:rsid w:val="008D540A"/>
    <w:rsid w:val="008D61ED"/>
    <w:rsid w:val="008D7413"/>
    <w:rsid w:val="008D76F4"/>
    <w:rsid w:val="008E08C2"/>
    <w:rsid w:val="008E1805"/>
    <w:rsid w:val="008E2F6E"/>
    <w:rsid w:val="008E354D"/>
    <w:rsid w:val="008E3E83"/>
    <w:rsid w:val="008E4BF7"/>
    <w:rsid w:val="008E4F08"/>
    <w:rsid w:val="008E5686"/>
    <w:rsid w:val="008E56EA"/>
    <w:rsid w:val="008E5D21"/>
    <w:rsid w:val="008E5DC2"/>
    <w:rsid w:val="008E6B6A"/>
    <w:rsid w:val="008E6CAA"/>
    <w:rsid w:val="008E7293"/>
    <w:rsid w:val="008E7995"/>
    <w:rsid w:val="008E7EB3"/>
    <w:rsid w:val="008F0EC4"/>
    <w:rsid w:val="008F1224"/>
    <w:rsid w:val="008F20B4"/>
    <w:rsid w:val="008F2142"/>
    <w:rsid w:val="008F24D9"/>
    <w:rsid w:val="008F2554"/>
    <w:rsid w:val="008F2EDD"/>
    <w:rsid w:val="008F40A3"/>
    <w:rsid w:val="008F4500"/>
    <w:rsid w:val="008F4A80"/>
    <w:rsid w:val="008F4C04"/>
    <w:rsid w:val="008F5B78"/>
    <w:rsid w:val="008F6143"/>
    <w:rsid w:val="008F6D64"/>
    <w:rsid w:val="008F7818"/>
    <w:rsid w:val="0090042D"/>
    <w:rsid w:val="0090096F"/>
    <w:rsid w:val="00900B84"/>
    <w:rsid w:val="0090195C"/>
    <w:rsid w:val="009026DF"/>
    <w:rsid w:val="00902B77"/>
    <w:rsid w:val="00902D7A"/>
    <w:rsid w:val="00902F77"/>
    <w:rsid w:val="009038CD"/>
    <w:rsid w:val="00904550"/>
    <w:rsid w:val="00905206"/>
    <w:rsid w:val="009056B9"/>
    <w:rsid w:val="0090642D"/>
    <w:rsid w:val="0090707D"/>
    <w:rsid w:val="009077DB"/>
    <w:rsid w:val="00910589"/>
    <w:rsid w:val="009110EC"/>
    <w:rsid w:val="00911327"/>
    <w:rsid w:val="009123D8"/>
    <w:rsid w:val="0091275E"/>
    <w:rsid w:val="0091280C"/>
    <w:rsid w:val="00913541"/>
    <w:rsid w:val="009137C7"/>
    <w:rsid w:val="00913843"/>
    <w:rsid w:val="009138EB"/>
    <w:rsid w:val="009143A3"/>
    <w:rsid w:val="00915293"/>
    <w:rsid w:val="00916612"/>
    <w:rsid w:val="0091677E"/>
    <w:rsid w:val="00916C1A"/>
    <w:rsid w:val="00916EA0"/>
    <w:rsid w:val="00917001"/>
    <w:rsid w:val="00917741"/>
    <w:rsid w:val="00917F98"/>
    <w:rsid w:val="00920473"/>
    <w:rsid w:val="00920667"/>
    <w:rsid w:val="0092110C"/>
    <w:rsid w:val="00921321"/>
    <w:rsid w:val="009218CA"/>
    <w:rsid w:val="00921BC7"/>
    <w:rsid w:val="00922285"/>
    <w:rsid w:val="00922EBB"/>
    <w:rsid w:val="00922F63"/>
    <w:rsid w:val="00923D7E"/>
    <w:rsid w:val="00924715"/>
    <w:rsid w:val="009247C0"/>
    <w:rsid w:val="00924D77"/>
    <w:rsid w:val="00924E3F"/>
    <w:rsid w:val="00925C9E"/>
    <w:rsid w:val="00925D31"/>
    <w:rsid w:val="0092657E"/>
    <w:rsid w:val="00926659"/>
    <w:rsid w:val="00930296"/>
    <w:rsid w:val="009302C8"/>
    <w:rsid w:val="009304C5"/>
    <w:rsid w:val="00930AAB"/>
    <w:rsid w:val="009311C6"/>
    <w:rsid w:val="00931841"/>
    <w:rsid w:val="00931DCE"/>
    <w:rsid w:val="00931E15"/>
    <w:rsid w:val="0093205F"/>
    <w:rsid w:val="009338D4"/>
    <w:rsid w:val="009340BE"/>
    <w:rsid w:val="00934FEA"/>
    <w:rsid w:val="0093577E"/>
    <w:rsid w:val="00935806"/>
    <w:rsid w:val="00935C20"/>
    <w:rsid w:val="00937940"/>
    <w:rsid w:val="00940258"/>
    <w:rsid w:val="00940966"/>
    <w:rsid w:val="00940EB9"/>
    <w:rsid w:val="00940F22"/>
    <w:rsid w:val="00941103"/>
    <w:rsid w:val="00941DD8"/>
    <w:rsid w:val="0094299D"/>
    <w:rsid w:val="00943915"/>
    <w:rsid w:val="00943F45"/>
    <w:rsid w:val="00944C57"/>
    <w:rsid w:val="00945C39"/>
    <w:rsid w:val="00946089"/>
    <w:rsid w:val="00946352"/>
    <w:rsid w:val="0094637F"/>
    <w:rsid w:val="00946A50"/>
    <w:rsid w:val="00946B00"/>
    <w:rsid w:val="00946C45"/>
    <w:rsid w:val="00947053"/>
    <w:rsid w:val="00947BD6"/>
    <w:rsid w:val="009500AD"/>
    <w:rsid w:val="00950146"/>
    <w:rsid w:val="00950209"/>
    <w:rsid w:val="0095073C"/>
    <w:rsid w:val="00950A09"/>
    <w:rsid w:val="00951220"/>
    <w:rsid w:val="009515EF"/>
    <w:rsid w:val="00951AD2"/>
    <w:rsid w:val="0095202B"/>
    <w:rsid w:val="00952A54"/>
    <w:rsid w:val="00953BE7"/>
    <w:rsid w:val="0095434A"/>
    <w:rsid w:val="00954542"/>
    <w:rsid w:val="009546D4"/>
    <w:rsid w:val="00954794"/>
    <w:rsid w:val="009547A4"/>
    <w:rsid w:val="009553C5"/>
    <w:rsid w:val="00955ACD"/>
    <w:rsid w:val="00955CC4"/>
    <w:rsid w:val="00955CEA"/>
    <w:rsid w:val="00955F6D"/>
    <w:rsid w:val="0095607B"/>
    <w:rsid w:val="0095630A"/>
    <w:rsid w:val="00956408"/>
    <w:rsid w:val="00956AEE"/>
    <w:rsid w:val="00957A60"/>
    <w:rsid w:val="009613EF"/>
    <w:rsid w:val="009619BF"/>
    <w:rsid w:val="00961B8E"/>
    <w:rsid w:val="009620DF"/>
    <w:rsid w:val="009626B2"/>
    <w:rsid w:val="00962F90"/>
    <w:rsid w:val="00962F94"/>
    <w:rsid w:val="009631CA"/>
    <w:rsid w:val="0096399B"/>
    <w:rsid w:val="00963A86"/>
    <w:rsid w:val="00963EF7"/>
    <w:rsid w:val="00964423"/>
    <w:rsid w:val="009648C5"/>
    <w:rsid w:val="00964D1F"/>
    <w:rsid w:val="00964D3E"/>
    <w:rsid w:val="009652D7"/>
    <w:rsid w:val="00965376"/>
    <w:rsid w:val="00965459"/>
    <w:rsid w:val="0096556C"/>
    <w:rsid w:val="00965D27"/>
    <w:rsid w:val="00966855"/>
    <w:rsid w:val="0096691B"/>
    <w:rsid w:val="00966DD9"/>
    <w:rsid w:val="00966E1C"/>
    <w:rsid w:val="00966FD2"/>
    <w:rsid w:val="00967E0B"/>
    <w:rsid w:val="00970A65"/>
    <w:rsid w:val="00970C2D"/>
    <w:rsid w:val="00970D1B"/>
    <w:rsid w:val="009710CA"/>
    <w:rsid w:val="00971374"/>
    <w:rsid w:val="00971A26"/>
    <w:rsid w:val="00971EE3"/>
    <w:rsid w:val="009728E7"/>
    <w:rsid w:val="00972A01"/>
    <w:rsid w:val="009740AB"/>
    <w:rsid w:val="009747A6"/>
    <w:rsid w:val="009747B2"/>
    <w:rsid w:val="00974C79"/>
    <w:rsid w:val="00974CD3"/>
    <w:rsid w:val="00974E31"/>
    <w:rsid w:val="009751A8"/>
    <w:rsid w:val="00976078"/>
    <w:rsid w:val="00976181"/>
    <w:rsid w:val="00976231"/>
    <w:rsid w:val="009763B7"/>
    <w:rsid w:val="00976CDE"/>
    <w:rsid w:val="00977900"/>
    <w:rsid w:val="00977DAA"/>
    <w:rsid w:val="009806CE"/>
    <w:rsid w:val="00980936"/>
    <w:rsid w:val="00980AB6"/>
    <w:rsid w:val="00980D60"/>
    <w:rsid w:val="00980D89"/>
    <w:rsid w:val="00981025"/>
    <w:rsid w:val="009827CA"/>
    <w:rsid w:val="00982BBE"/>
    <w:rsid w:val="0098360D"/>
    <w:rsid w:val="009838C8"/>
    <w:rsid w:val="00983998"/>
    <w:rsid w:val="00983EE1"/>
    <w:rsid w:val="0098418B"/>
    <w:rsid w:val="009842F9"/>
    <w:rsid w:val="009843C5"/>
    <w:rsid w:val="00984F0A"/>
    <w:rsid w:val="00985B19"/>
    <w:rsid w:val="00986218"/>
    <w:rsid w:val="009869A5"/>
    <w:rsid w:val="00986C03"/>
    <w:rsid w:val="00986D26"/>
    <w:rsid w:val="009905BD"/>
    <w:rsid w:val="00990956"/>
    <w:rsid w:val="00990B23"/>
    <w:rsid w:val="00990C10"/>
    <w:rsid w:val="009915EA"/>
    <w:rsid w:val="00991C08"/>
    <w:rsid w:val="009922E2"/>
    <w:rsid w:val="00992C40"/>
    <w:rsid w:val="00993152"/>
    <w:rsid w:val="00993772"/>
    <w:rsid w:val="009947D8"/>
    <w:rsid w:val="00994F5C"/>
    <w:rsid w:val="00995296"/>
    <w:rsid w:val="0099541A"/>
    <w:rsid w:val="00995852"/>
    <w:rsid w:val="00995BE3"/>
    <w:rsid w:val="00995EF5"/>
    <w:rsid w:val="0099687C"/>
    <w:rsid w:val="00997FFC"/>
    <w:rsid w:val="009A0655"/>
    <w:rsid w:val="009A082C"/>
    <w:rsid w:val="009A0D91"/>
    <w:rsid w:val="009A12B6"/>
    <w:rsid w:val="009A28AD"/>
    <w:rsid w:val="009A2929"/>
    <w:rsid w:val="009A2C49"/>
    <w:rsid w:val="009A2EC2"/>
    <w:rsid w:val="009A3361"/>
    <w:rsid w:val="009A3FE0"/>
    <w:rsid w:val="009A46B8"/>
    <w:rsid w:val="009A473B"/>
    <w:rsid w:val="009A49D0"/>
    <w:rsid w:val="009A5D10"/>
    <w:rsid w:val="009A6084"/>
    <w:rsid w:val="009A65F7"/>
    <w:rsid w:val="009A670B"/>
    <w:rsid w:val="009A721E"/>
    <w:rsid w:val="009B03FC"/>
    <w:rsid w:val="009B041F"/>
    <w:rsid w:val="009B0C77"/>
    <w:rsid w:val="009B19DC"/>
    <w:rsid w:val="009B1E42"/>
    <w:rsid w:val="009B26D0"/>
    <w:rsid w:val="009B2822"/>
    <w:rsid w:val="009B2C4E"/>
    <w:rsid w:val="009B2D67"/>
    <w:rsid w:val="009B2DE6"/>
    <w:rsid w:val="009B3041"/>
    <w:rsid w:val="009B36ED"/>
    <w:rsid w:val="009B38FA"/>
    <w:rsid w:val="009B4080"/>
    <w:rsid w:val="009B447B"/>
    <w:rsid w:val="009B4F15"/>
    <w:rsid w:val="009B584D"/>
    <w:rsid w:val="009B6E60"/>
    <w:rsid w:val="009B7053"/>
    <w:rsid w:val="009C0244"/>
    <w:rsid w:val="009C047F"/>
    <w:rsid w:val="009C0BB2"/>
    <w:rsid w:val="009C0F43"/>
    <w:rsid w:val="009C0FD5"/>
    <w:rsid w:val="009C100E"/>
    <w:rsid w:val="009C1B09"/>
    <w:rsid w:val="009C1B96"/>
    <w:rsid w:val="009C2959"/>
    <w:rsid w:val="009C2DB4"/>
    <w:rsid w:val="009C2E97"/>
    <w:rsid w:val="009C2F67"/>
    <w:rsid w:val="009C31DE"/>
    <w:rsid w:val="009C59EB"/>
    <w:rsid w:val="009C632C"/>
    <w:rsid w:val="009C669B"/>
    <w:rsid w:val="009C6AF5"/>
    <w:rsid w:val="009C7267"/>
    <w:rsid w:val="009C7708"/>
    <w:rsid w:val="009D0376"/>
    <w:rsid w:val="009D1699"/>
    <w:rsid w:val="009D1A68"/>
    <w:rsid w:val="009D24C7"/>
    <w:rsid w:val="009D2A1F"/>
    <w:rsid w:val="009D336B"/>
    <w:rsid w:val="009D3B31"/>
    <w:rsid w:val="009D3FB7"/>
    <w:rsid w:val="009D4253"/>
    <w:rsid w:val="009D5149"/>
    <w:rsid w:val="009D596E"/>
    <w:rsid w:val="009D5CB5"/>
    <w:rsid w:val="009D6C1E"/>
    <w:rsid w:val="009D791C"/>
    <w:rsid w:val="009D7CA1"/>
    <w:rsid w:val="009D7E4E"/>
    <w:rsid w:val="009E0CDC"/>
    <w:rsid w:val="009E0D5A"/>
    <w:rsid w:val="009E120F"/>
    <w:rsid w:val="009E1621"/>
    <w:rsid w:val="009E25DF"/>
    <w:rsid w:val="009E44F4"/>
    <w:rsid w:val="009E5175"/>
    <w:rsid w:val="009E577B"/>
    <w:rsid w:val="009E731A"/>
    <w:rsid w:val="009E744A"/>
    <w:rsid w:val="009E74D7"/>
    <w:rsid w:val="009E7FA9"/>
    <w:rsid w:val="009F08EC"/>
    <w:rsid w:val="009F0995"/>
    <w:rsid w:val="009F0AD0"/>
    <w:rsid w:val="009F0C59"/>
    <w:rsid w:val="009F14E2"/>
    <w:rsid w:val="009F2FFF"/>
    <w:rsid w:val="009F3BC5"/>
    <w:rsid w:val="009F49E9"/>
    <w:rsid w:val="009F4AD1"/>
    <w:rsid w:val="009F5E31"/>
    <w:rsid w:val="009F6D29"/>
    <w:rsid w:val="009F70B5"/>
    <w:rsid w:val="009F7496"/>
    <w:rsid w:val="009F751E"/>
    <w:rsid w:val="00A000D7"/>
    <w:rsid w:val="00A00907"/>
    <w:rsid w:val="00A0213E"/>
    <w:rsid w:val="00A0360B"/>
    <w:rsid w:val="00A03815"/>
    <w:rsid w:val="00A03AB9"/>
    <w:rsid w:val="00A04498"/>
    <w:rsid w:val="00A04CA1"/>
    <w:rsid w:val="00A04ED4"/>
    <w:rsid w:val="00A055BC"/>
    <w:rsid w:val="00A05659"/>
    <w:rsid w:val="00A0634E"/>
    <w:rsid w:val="00A06824"/>
    <w:rsid w:val="00A06F67"/>
    <w:rsid w:val="00A0734E"/>
    <w:rsid w:val="00A0786B"/>
    <w:rsid w:val="00A1024F"/>
    <w:rsid w:val="00A102C3"/>
    <w:rsid w:val="00A10811"/>
    <w:rsid w:val="00A10ABB"/>
    <w:rsid w:val="00A10BC2"/>
    <w:rsid w:val="00A11100"/>
    <w:rsid w:val="00A112F1"/>
    <w:rsid w:val="00A11542"/>
    <w:rsid w:val="00A12046"/>
    <w:rsid w:val="00A12179"/>
    <w:rsid w:val="00A12404"/>
    <w:rsid w:val="00A12DEA"/>
    <w:rsid w:val="00A1325E"/>
    <w:rsid w:val="00A1392C"/>
    <w:rsid w:val="00A13EE2"/>
    <w:rsid w:val="00A15A60"/>
    <w:rsid w:val="00A15AE5"/>
    <w:rsid w:val="00A15B59"/>
    <w:rsid w:val="00A163CF"/>
    <w:rsid w:val="00A1648A"/>
    <w:rsid w:val="00A17D8D"/>
    <w:rsid w:val="00A2053B"/>
    <w:rsid w:val="00A20DAF"/>
    <w:rsid w:val="00A21FCD"/>
    <w:rsid w:val="00A2212E"/>
    <w:rsid w:val="00A22E0A"/>
    <w:rsid w:val="00A231D5"/>
    <w:rsid w:val="00A234DF"/>
    <w:rsid w:val="00A238F7"/>
    <w:rsid w:val="00A23ADB"/>
    <w:rsid w:val="00A23E00"/>
    <w:rsid w:val="00A23FAD"/>
    <w:rsid w:val="00A245EA"/>
    <w:rsid w:val="00A247BE"/>
    <w:rsid w:val="00A24B5A"/>
    <w:rsid w:val="00A24BD1"/>
    <w:rsid w:val="00A253D0"/>
    <w:rsid w:val="00A2541C"/>
    <w:rsid w:val="00A25BC9"/>
    <w:rsid w:val="00A26069"/>
    <w:rsid w:val="00A263AC"/>
    <w:rsid w:val="00A265F5"/>
    <w:rsid w:val="00A26B7F"/>
    <w:rsid w:val="00A2728E"/>
    <w:rsid w:val="00A2737A"/>
    <w:rsid w:val="00A30EB1"/>
    <w:rsid w:val="00A316B2"/>
    <w:rsid w:val="00A31B85"/>
    <w:rsid w:val="00A3364C"/>
    <w:rsid w:val="00A338BF"/>
    <w:rsid w:val="00A33BC3"/>
    <w:rsid w:val="00A33D63"/>
    <w:rsid w:val="00A34915"/>
    <w:rsid w:val="00A34B78"/>
    <w:rsid w:val="00A35BD4"/>
    <w:rsid w:val="00A371AB"/>
    <w:rsid w:val="00A3740F"/>
    <w:rsid w:val="00A37628"/>
    <w:rsid w:val="00A37669"/>
    <w:rsid w:val="00A37760"/>
    <w:rsid w:val="00A37D7F"/>
    <w:rsid w:val="00A4007E"/>
    <w:rsid w:val="00A4018F"/>
    <w:rsid w:val="00A4038A"/>
    <w:rsid w:val="00A409A7"/>
    <w:rsid w:val="00A40E59"/>
    <w:rsid w:val="00A412A6"/>
    <w:rsid w:val="00A4155D"/>
    <w:rsid w:val="00A418CB"/>
    <w:rsid w:val="00A41EFF"/>
    <w:rsid w:val="00A424E9"/>
    <w:rsid w:val="00A426FD"/>
    <w:rsid w:val="00A42BC5"/>
    <w:rsid w:val="00A42FBE"/>
    <w:rsid w:val="00A43513"/>
    <w:rsid w:val="00A438E0"/>
    <w:rsid w:val="00A44702"/>
    <w:rsid w:val="00A462F2"/>
    <w:rsid w:val="00A46753"/>
    <w:rsid w:val="00A470F4"/>
    <w:rsid w:val="00A4718E"/>
    <w:rsid w:val="00A471F6"/>
    <w:rsid w:val="00A479D6"/>
    <w:rsid w:val="00A47E50"/>
    <w:rsid w:val="00A5195D"/>
    <w:rsid w:val="00A51D90"/>
    <w:rsid w:val="00A52272"/>
    <w:rsid w:val="00A523BF"/>
    <w:rsid w:val="00A52600"/>
    <w:rsid w:val="00A52BD7"/>
    <w:rsid w:val="00A531D9"/>
    <w:rsid w:val="00A53467"/>
    <w:rsid w:val="00A5346E"/>
    <w:rsid w:val="00A539BC"/>
    <w:rsid w:val="00A541A6"/>
    <w:rsid w:val="00A54E41"/>
    <w:rsid w:val="00A55545"/>
    <w:rsid w:val="00A55E02"/>
    <w:rsid w:val="00A572D2"/>
    <w:rsid w:val="00A57719"/>
    <w:rsid w:val="00A57AC7"/>
    <w:rsid w:val="00A604F2"/>
    <w:rsid w:val="00A608E3"/>
    <w:rsid w:val="00A6179D"/>
    <w:rsid w:val="00A623F0"/>
    <w:rsid w:val="00A62C55"/>
    <w:rsid w:val="00A63034"/>
    <w:rsid w:val="00A63050"/>
    <w:rsid w:val="00A63215"/>
    <w:rsid w:val="00A63364"/>
    <w:rsid w:val="00A63A0D"/>
    <w:rsid w:val="00A64684"/>
    <w:rsid w:val="00A65B38"/>
    <w:rsid w:val="00A65E66"/>
    <w:rsid w:val="00A6718E"/>
    <w:rsid w:val="00A677F2"/>
    <w:rsid w:val="00A70114"/>
    <w:rsid w:val="00A7015B"/>
    <w:rsid w:val="00A70498"/>
    <w:rsid w:val="00A709C3"/>
    <w:rsid w:val="00A71990"/>
    <w:rsid w:val="00A71D8A"/>
    <w:rsid w:val="00A72289"/>
    <w:rsid w:val="00A72967"/>
    <w:rsid w:val="00A72B5C"/>
    <w:rsid w:val="00A735C7"/>
    <w:rsid w:val="00A73E6C"/>
    <w:rsid w:val="00A73F6F"/>
    <w:rsid w:val="00A744B4"/>
    <w:rsid w:val="00A7646C"/>
    <w:rsid w:val="00A767E3"/>
    <w:rsid w:val="00A774B5"/>
    <w:rsid w:val="00A774BA"/>
    <w:rsid w:val="00A77E83"/>
    <w:rsid w:val="00A80464"/>
    <w:rsid w:val="00A804EA"/>
    <w:rsid w:val="00A8178E"/>
    <w:rsid w:val="00A8185B"/>
    <w:rsid w:val="00A81860"/>
    <w:rsid w:val="00A81F84"/>
    <w:rsid w:val="00A8259E"/>
    <w:rsid w:val="00A82A48"/>
    <w:rsid w:val="00A82BF5"/>
    <w:rsid w:val="00A852C5"/>
    <w:rsid w:val="00A859B0"/>
    <w:rsid w:val="00A85F51"/>
    <w:rsid w:val="00A906B2"/>
    <w:rsid w:val="00A91746"/>
    <w:rsid w:val="00A91F49"/>
    <w:rsid w:val="00A92365"/>
    <w:rsid w:val="00A923C3"/>
    <w:rsid w:val="00A92489"/>
    <w:rsid w:val="00A9274A"/>
    <w:rsid w:val="00A93793"/>
    <w:rsid w:val="00A939A0"/>
    <w:rsid w:val="00A949C9"/>
    <w:rsid w:val="00A949F2"/>
    <w:rsid w:val="00A94B98"/>
    <w:rsid w:val="00A94BDC"/>
    <w:rsid w:val="00A94C31"/>
    <w:rsid w:val="00A94D31"/>
    <w:rsid w:val="00A94D9E"/>
    <w:rsid w:val="00A95CEB"/>
    <w:rsid w:val="00A95D15"/>
    <w:rsid w:val="00A97314"/>
    <w:rsid w:val="00A97766"/>
    <w:rsid w:val="00A9795B"/>
    <w:rsid w:val="00A979ED"/>
    <w:rsid w:val="00AA0345"/>
    <w:rsid w:val="00AA1431"/>
    <w:rsid w:val="00AA2AC9"/>
    <w:rsid w:val="00AA332D"/>
    <w:rsid w:val="00AA350D"/>
    <w:rsid w:val="00AA482C"/>
    <w:rsid w:val="00AA4E3C"/>
    <w:rsid w:val="00AA5784"/>
    <w:rsid w:val="00AA5F46"/>
    <w:rsid w:val="00AA5FE5"/>
    <w:rsid w:val="00AA70DA"/>
    <w:rsid w:val="00AA7208"/>
    <w:rsid w:val="00AA77F3"/>
    <w:rsid w:val="00AA794B"/>
    <w:rsid w:val="00AB00DB"/>
    <w:rsid w:val="00AB0F3A"/>
    <w:rsid w:val="00AB0F5A"/>
    <w:rsid w:val="00AB138C"/>
    <w:rsid w:val="00AB2074"/>
    <w:rsid w:val="00AB265F"/>
    <w:rsid w:val="00AB2907"/>
    <w:rsid w:val="00AB4139"/>
    <w:rsid w:val="00AB4208"/>
    <w:rsid w:val="00AB455B"/>
    <w:rsid w:val="00AB4B65"/>
    <w:rsid w:val="00AB4FA5"/>
    <w:rsid w:val="00AB4FB3"/>
    <w:rsid w:val="00AB5BBD"/>
    <w:rsid w:val="00AB5C2F"/>
    <w:rsid w:val="00AB5D73"/>
    <w:rsid w:val="00AB600B"/>
    <w:rsid w:val="00AB6791"/>
    <w:rsid w:val="00AC0786"/>
    <w:rsid w:val="00AC1207"/>
    <w:rsid w:val="00AC2220"/>
    <w:rsid w:val="00AC25F7"/>
    <w:rsid w:val="00AC335E"/>
    <w:rsid w:val="00AC3508"/>
    <w:rsid w:val="00AC3A36"/>
    <w:rsid w:val="00AC4249"/>
    <w:rsid w:val="00AC4347"/>
    <w:rsid w:val="00AC4BDA"/>
    <w:rsid w:val="00AC4FE3"/>
    <w:rsid w:val="00AC57BE"/>
    <w:rsid w:val="00AC583D"/>
    <w:rsid w:val="00AC5F35"/>
    <w:rsid w:val="00AC5F6E"/>
    <w:rsid w:val="00AC620F"/>
    <w:rsid w:val="00AC6691"/>
    <w:rsid w:val="00AC7304"/>
    <w:rsid w:val="00AC7AAC"/>
    <w:rsid w:val="00AC7AFA"/>
    <w:rsid w:val="00AD0369"/>
    <w:rsid w:val="00AD0798"/>
    <w:rsid w:val="00AD1404"/>
    <w:rsid w:val="00AD144B"/>
    <w:rsid w:val="00AD15D9"/>
    <w:rsid w:val="00AD15FA"/>
    <w:rsid w:val="00AD1748"/>
    <w:rsid w:val="00AD1AF8"/>
    <w:rsid w:val="00AD1B2F"/>
    <w:rsid w:val="00AD26F7"/>
    <w:rsid w:val="00AD3327"/>
    <w:rsid w:val="00AD3DE2"/>
    <w:rsid w:val="00AD4245"/>
    <w:rsid w:val="00AD4CB9"/>
    <w:rsid w:val="00AD50D9"/>
    <w:rsid w:val="00AD50DF"/>
    <w:rsid w:val="00AD527D"/>
    <w:rsid w:val="00AD5294"/>
    <w:rsid w:val="00AD5571"/>
    <w:rsid w:val="00AD760A"/>
    <w:rsid w:val="00AD7627"/>
    <w:rsid w:val="00AD77CD"/>
    <w:rsid w:val="00AD7A1B"/>
    <w:rsid w:val="00AE0242"/>
    <w:rsid w:val="00AE0B0D"/>
    <w:rsid w:val="00AE0C1A"/>
    <w:rsid w:val="00AE111C"/>
    <w:rsid w:val="00AE1616"/>
    <w:rsid w:val="00AE316F"/>
    <w:rsid w:val="00AE33C5"/>
    <w:rsid w:val="00AE4294"/>
    <w:rsid w:val="00AE46B7"/>
    <w:rsid w:val="00AE4894"/>
    <w:rsid w:val="00AE4D1A"/>
    <w:rsid w:val="00AE4D51"/>
    <w:rsid w:val="00AE6361"/>
    <w:rsid w:val="00AE7059"/>
    <w:rsid w:val="00AE7C37"/>
    <w:rsid w:val="00AE7F38"/>
    <w:rsid w:val="00AF1629"/>
    <w:rsid w:val="00AF200B"/>
    <w:rsid w:val="00AF2454"/>
    <w:rsid w:val="00AF2B52"/>
    <w:rsid w:val="00AF2D6B"/>
    <w:rsid w:val="00AF31EA"/>
    <w:rsid w:val="00AF33BC"/>
    <w:rsid w:val="00AF3CD4"/>
    <w:rsid w:val="00AF3F1F"/>
    <w:rsid w:val="00AF4443"/>
    <w:rsid w:val="00AF60C0"/>
    <w:rsid w:val="00AF6B22"/>
    <w:rsid w:val="00AF71A1"/>
    <w:rsid w:val="00AF72A4"/>
    <w:rsid w:val="00AF762D"/>
    <w:rsid w:val="00AF7722"/>
    <w:rsid w:val="00AF779B"/>
    <w:rsid w:val="00AF77AE"/>
    <w:rsid w:val="00B00571"/>
    <w:rsid w:val="00B007A8"/>
    <w:rsid w:val="00B007C3"/>
    <w:rsid w:val="00B01981"/>
    <w:rsid w:val="00B01EDA"/>
    <w:rsid w:val="00B02082"/>
    <w:rsid w:val="00B0296D"/>
    <w:rsid w:val="00B05B90"/>
    <w:rsid w:val="00B05DAB"/>
    <w:rsid w:val="00B060E6"/>
    <w:rsid w:val="00B06C45"/>
    <w:rsid w:val="00B07E6E"/>
    <w:rsid w:val="00B10234"/>
    <w:rsid w:val="00B11652"/>
    <w:rsid w:val="00B116FE"/>
    <w:rsid w:val="00B118D7"/>
    <w:rsid w:val="00B120A7"/>
    <w:rsid w:val="00B12363"/>
    <w:rsid w:val="00B12E53"/>
    <w:rsid w:val="00B1303F"/>
    <w:rsid w:val="00B13091"/>
    <w:rsid w:val="00B137F4"/>
    <w:rsid w:val="00B13C4B"/>
    <w:rsid w:val="00B1474A"/>
    <w:rsid w:val="00B14A6A"/>
    <w:rsid w:val="00B14EE6"/>
    <w:rsid w:val="00B1540E"/>
    <w:rsid w:val="00B15BAB"/>
    <w:rsid w:val="00B15E6A"/>
    <w:rsid w:val="00B16136"/>
    <w:rsid w:val="00B16B89"/>
    <w:rsid w:val="00B16E85"/>
    <w:rsid w:val="00B1747B"/>
    <w:rsid w:val="00B1789F"/>
    <w:rsid w:val="00B17C37"/>
    <w:rsid w:val="00B17CCA"/>
    <w:rsid w:val="00B17D32"/>
    <w:rsid w:val="00B20173"/>
    <w:rsid w:val="00B2052C"/>
    <w:rsid w:val="00B21884"/>
    <w:rsid w:val="00B21BCC"/>
    <w:rsid w:val="00B2235B"/>
    <w:rsid w:val="00B22392"/>
    <w:rsid w:val="00B22649"/>
    <w:rsid w:val="00B22B7A"/>
    <w:rsid w:val="00B23148"/>
    <w:rsid w:val="00B2325A"/>
    <w:rsid w:val="00B233D1"/>
    <w:rsid w:val="00B23822"/>
    <w:rsid w:val="00B23892"/>
    <w:rsid w:val="00B23CE8"/>
    <w:rsid w:val="00B2417A"/>
    <w:rsid w:val="00B24218"/>
    <w:rsid w:val="00B24403"/>
    <w:rsid w:val="00B247E6"/>
    <w:rsid w:val="00B252C6"/>
    <w:rsid w:val="00B25B11"/>
    <w:rsid w:val="00B26A87"/>
    <w:rsid w:val="00B30201"/>
    <w:rsid w:val="00B30447"/>
    <w:rsid w:val="00B30D31"/>
    <w:rsid w:val="00B31D7B"/>
    <w:rsid w:val="00B32184"/>
    <w:rsid w:val="00B32EF7"/>
    <w:rsid w:val="00B339D0"/>
    <w:rsid w:val="00B343A9"/>
    <w:rsid w:val="00B34FCB"/>
    <w:rsid w:val="00B36946"/>
    <w:rsid w:val="00B37803"/>
    <w:rsid w:val="00B37C8D"/>
    <w:rsid w:val="00B40059"/>
    <w:rsid w:val="00B401D0"/>
    <w:rsid w:val="00B415FD"/>
    <w:rsid w:val="00B41636"/>
    <w:rsid w:val="00B42405"/>
    <w:rsid w:val="00B42473"/>
    <w:rsid w:val="00B42827"/>
    <w:rsid w:val="00B438EF"/>
    <w:rsid w:val="00B43C64"/>
    <w:rsid w:val="00B43E1F"/>
    <w:rsid w:val="00B4513E"/>
    <w:rsid w:val="00B45593"/>
    <w:rsid w:val="00B45900"/>
    <w:rsid w:val="00B466A3"/>
    <w:rsid w:val="00B4696F"/>
    <w:rsid w:val="00B469A0"/>
    <w:rsid w:val="00B47418"/>
    <w:rsid w:val="00B503F2"/>
    <w:rsid w:val="00B509B0"/>
    <w:rsid w:val="00B50A16"/>
    <w:rsid w:val="00B50BA4"/>
    <w:rsid w:val="00B50CE3"/>
    <w:rsid w:val="00B5254F"/>
    <w:rsid w:val="00B529AC"/>
    <w:rsid w:val="00B534D6"/>
    <w:rsid w:val="00B53E94"/>
    <w:rsid w:val="00B543D7"/>
    <w:rsid w:val="00B54F11"/>
    <w:rsid w:val="00B551AC"/>
    <w:rsid w:val="00B55C4B"/>
    <w:rsid w:val="00B5723B"/>
    <w:rsid w:val="00B60D84"/>
    <w:rsid w:val="00B61128"/>
    <w:rsid w:val="00B61591"/>
    <w:rsid w:val="00B61652"/>
    <w:rsid w:val="00B62267"/>
    <w:rsid w:val="00B62689"/>
    <w:rsid w:val="00B6288A"/>
    <w:rsid w:val="00B62BBB"/>
    <w:rsid w:val="00B63728"/>
    <w:rsid w:val="00B646B9"/>
    <w:rsid w:val="00B652AD"/>
    <w:rsid w:val="00B654D7"/>
    <w:rsid w:val="00B65815"/>
    <w:rsid w:val="00B65C22"/>
    <w:rsid w:val="00B665B3"/>
    <w:rsid w:val="00B66ED0"/>
    <w:rsid w:val="00B67275"/>
    <w:rsid w:val="00B67314"/>
    <w:rsid w:val="00B67871"/>
    <w:rsid w:val="00B67F27"/>
    <w:rsid w:val="00B703B7"/>
    <w:rsid w:val="00B7054A"/>
    <w:rsid w:val="00B70B65"/>
    <w:rsid w:val="00B71195"/>
    <w:rsid w:val="00B71A3E"/>
    <w:rsid w:val="00B7277B"/>
    <w:rsid w:val="00B72C74"/>
    <w:rsid w:val="00B72FEC"/>
    <w:rsid w:val="00B736A7"/>
    <w:rsid w:val="00B7445A"/>
    <w:rsid w:val="00B74A87"/>
    <w:rsid w:val="00B74F89"/>
    <w:rsid w:val="00B75349"/>
    <w:rsid w:val="00B76D83"/>
    <w:rsid w:val="00B76E94"/>
    <w:rsid w:val="00B775C5"/>
    <w:rsid w:val="00B77A1F"/>
    <w:rsid w:val="00B80A75"/>
    <w:rsid w:val="00B81B7F"/>
    <w:rsid w:val="00B81CF1"/>
    <w:rsid w:val="00B81D52"/>
    <w:rsid w:val="00B82D44"/>
    <w:rsid w:val="00B8304C"/>
    <w:rsid w:val="00B838AD"/>
    <w:rsid w:val="00B83FEB"/>
    <w:rsid w:val="00B8421E"/>
    <w:rsid w:val="00B8426F"/>
    <w:rsid w:val="00B85A29"/>
    <w:rsid w:val="00B85AC4"/>
    <w:rsid w:val="00B873E8"/>
    <w:rsid w:val="00B8789F"/>
    <w:rsid w:val="00B90787"/>
    <w:rsid w:val="00B91236"/>
    <w:rsid w:val="00B91DDC"/>
    <w:rsid w:val="00B91F72"/>
    <w:rsid w:val="00B9208A"/>
    <w:rsid w:val="00B92F5F"/>
    <w:rsid w:val="00B9375F"/>
    <w:rsid w:val="00B93DD7"/>
    <w:rsid w:val="00B946D8"/>
    <w:rsid w:val="00B94F39"/>
    <w:rsid w:val="00B953FC"/>
    <w:rsid w:val="00B95B84"/>
    <w:rsid w:val="00B965B5"/>
    <w:rsid w:val="00B96AE5"/>
    <w:rsid w:val="00B96BDC"/>
    <w:rsid w:val="00BA0A83"/>
    <w:rsid w:val="00BA1B09"/>
    <w:rsid w:val="00BA1D5D"/>
    <w:rsid w:val="00BA1EBA"/>
    <w:rsid w:val="00BA27C4"/>
    <w:rsid w:val="00BA2EC7"/>
    <w:rsid w:val="00BA2FB0"/>
    <w:rsid w:val="00BA35A6"/>
    <w:rsid w:val="00BA3951"/>
    <w:rsid w:val="00BA4151"/>
    <w:rsid w:val="00BA419C"/>
    <w:rsid w:val="00BA45F2"/>
    <w:rsid w:val="00BA4CE7"/>
    <w:rsid w:val="00BA5E71"/>
    <w:rsid w:val="00BA641E"/>
    <w:rsid w:val="00BA6ACB"/>
    <w:rsid w:val="00BA78DA"/>
    <w:rsid w:val="00BA7B8D"/>
    <w:rsid w:val="00BB059E"/>
    <w:rsid w:val="00BB09E0"/>
    <w:rsid w:val="00BB0C03"/>
    <w:rsid w:val="00BB12A5"/>
    <w:rsid w:val="00BB13F5"/>
    <w:rsid w:val="00BB1824"/>
    <w:rsid w:val="00BB2143"/>
    <w:rsid w:val="00BB224B"/>
    <w:rsid w:val="00BB2939"/>
    <w:rsid w:val="00BB2EFD"/>
    <w:rsid w:val="00BB3139"/>
    <w:rsid w:val="00BB3254"/>
    <w:rsid w:val="00BB329E"/>
    <w:rsid w:val="00BB36E0"/>
    <w:rsid w:val="00BB4FCD"/>
    <w:rsid w:val="00BB5357"/>
    <w:rsid w:val="00BB5FB3"/>
    <w:rsid w:val="00BB72A6"/>
    <w:rsid w:val="00BB778D"/>
    <w:rsid w:val="00BB7920"/>
    <w:rsid w:val="00BC0062"/>
    <w:rsid w:val="00BC0A41"/>
    <w:rsid w:val="00BC0A78"/>
    <w:rsid w:val="00BC0CD2"/>
    <w:rsid w:val="00BC0D23"/>
    <w:rsid w:val="00BC1050"/>
    <w:rsid w:val="00BC1EED"/>
    <w:rsid w:val="00BC2A5F"/>
    <w:rsid w:val="00BC2D98"/>
    <w:rsid w:val="00BC5C44"/>
    <w:rsid w:val="00BC626E"/>
    <w:rsid w:val="00BC6384"/>
    <w:rsid w:val="00BC656A"/>
    <w:rsid w:val="00BC724A"/>
    <w:rsid w:val="00BC7507"/>
    <w:rsid w:val="00BC7E52"/>
    <w:rsid w:val="00BD008F"/>
    <w:rsid w:val="00BD088A"/>
    <w:rsid w:val="00BD0A8E"/>
    <w:rsid w:val="00BD1571"/>
    <w:rsid w:val="00BD191F"/>
    <w:rsid w:val="00BD1A7A"/>
    <w:rsid w:val="00BD31F5"/>
    <w:rsid w:val="00BD356C"/>
    <w:rsid w:val="00BD4D6B"/>
    <w:rsid w:val="00BD4E72"/>
    <w:rsid w:val="00BD4F03"/>
    <w:rsid w:val="00BD520A"/>
    <w:rsid w:val="00BD53EB"/>
    <w:rsid w:val="00BD5557"/>
    <w:rsid w:val="00BD5AD6"/>
    <w:rsid w:val="00BD5D13"/>
    <w:rsid w:val="00BD5D4B"/>
    <w:rsid w:val="00BD5E77"/>
    <w:rsid w:val="00BD6D7A"/>
    <w:rsid w:val="00BD7002"/>
    <w:rsid w:val="00BD70EB"/>
    <w:rsid w:val="00BD764D"/>
    <w:rsid w:val="00BD7903"/>
    <w:rsid w:val="00BD7E53"/>
    <w:rsid w:val="00BD7E6E"/>
    <w:rsid w:val="00BE0423"/>
    <w:rsid w:val="00BE1559"/>
    <w:rsid w:val="00BE1CEE"/>
    <w:rsid w:val="00BE2114"/>
    <w:rsid w:val="00BE22D1"/>
    <w:rsid w:val="00BE2E29"/>
    <w:rsid w:val="00BE2E66"/>
    <w:rsid w:val="00BE3584"/>
    <w:rsid w:val="00BE361B"/>
    <w:rsid w:val="00BE42EE"/>
    <w:rsid w:val="00BE441D"/>
    <w:rsid w:val="00BE5487"/>
    <w:rsid w:val="00BE599B"/>
    <w:rsid w:val="00BE61D2"/>
    <w:rsid w:val="00BE6633"/>
    <w:rsid w:val="00BE66E8"/>
    <w:rsid w:val="00BF0EF9"/>
    <w:rsid w:val="00BF1A19"/>
    <w:rsid w:val="00BF2355"/>
    <w:rsid w:val="00BF2538"/>
    <w:rsid w:val="00BF4247"/>
    <w:rsid w:val="00BF4360"/>
    <w:rsid w:val="00BF49F3"/>
    <w:rsid w:val="00BF502A"/>
    <w:rsid w:val="00BF5EC6"/>
    <w:rsid w:val="00BF65D0"/>
    <w:rsid w:val="00BF679D"/>
    <w:rsid w:val="00BF6C3D"/>
    <w:rsid w:val="00BF6D99"/>
    <w:rsid w:val="00BF71A5"/>
    <w:rsid w:val="00BF7550"/>
    <w:rsid w:val="00C0102F"/>
    <w:rsid w:val="00C01437"/>
    <w:rsid w:val="00C0202B"/>
    <w:rsid w:val="00C024ED"/>
    <w:rsid w:val="00C02F80"/>
    <w:rsid w:val="00C03050"/>
    <w:rsid w:val="00C03098"/>
    <w:rsid w:val="00C03D9B"/>
    <w:rsid w:val="00C0419F"/>
    <w:rsid w:val="00C050E9"/>
    <w:rsid w:val="00C05554"/>
    <w:rsid w:val="00C0578B"/>
    <w:rsid w:val="00C05907"/>
    <w:rsid w:val="00C05AB7"/>
    <w:rsid w:val="00C104D5"/>
    <w:rsid w:val="00C10937"/>
    <w:rsid w:val="00C109D2"/>
    <w:rsid w:val="00C10B4E"/>
    <w:rsid w:val="00C10BEE"/>
    <w:rsid w:val="00C10F4D"/>
    <w:rsid w:val="00C11050"/>
    <w:rsid w:val="00C11710"/>
    <w:rsid w:val="00C12131"/>
    <w:rsid w:val="00C1225F"/>
    <w:rsid w:val="00C12B7B"/>
    <w:rsid w:val="00C12CF5"/>
    <w:rsid w:val="00C12D93"/>
    <w:rsid w:val="00C12EF4"/>
    <w:rsid w:val="00C14163"/>
    <w:rsid w:val="00C14F6E"/>
    <w:rsid w:val="00C15346"/>
    <w:rsid w:val="00C17532"/>
    <w:rsid w:val="00C207BB"/>
    <w:rsid w:val="00C20DE5"/>
    <w:rsid w:val="00C21377"/>
    <w:rsid w:val="00C2138D"/>
    <w:rsid w:val="00C2162B"/>
    <w:rsid w:val="00C2190A"/>
    <w:rsid w:val="00C224F8"/>
    <w:rsid w:val="00C227D1"/>
    <w:rsid w:val="00C23D1E"/>
    <w:rsid w:val="00C24E4B"/>
    <w:rsid w:val="00C24E68"/>
    <w:rsid w:val="00C25680"/>
    <w:rsid w:val="00C25AAE"/>
    <w:rsid w:val="00C25C09"/>
    <w:rsid w:val="00C25C39"/>
    <w:rsid w:val="00C25CCE"/>
    <w:rsid w:val="00C26E61"/>
    <w:rsid w:val="00C27791"/>
    <w:rsid w:val="00C3005C"/>
    <w:rsid w:val="00C30A8F"/>
    <w:rsid w:val="00C30E5A"/>
    <w:rsid w:val="00C31582"/>
    <w:rsid w:val="00C32E1D"/>
    <w:rsid w:val="00C334D4"/>
    <w:rsid w:val="00C33CC8"/>
    <w:rsid w:val="00C3412B"/>
    <w:rsid w:val="00C3418E"/>
    <w:rsid w:val="00C34927"/>
    <w:rsid w:val="00C36470"/>
    <w:rsid w:val="00C3739B"/>
    <w:rsid w:val="00C375F1"/>
    <w:rsid w:val="00C37C56"/>
    <w:rsid w:val="00C37D37"/>
    <w:rsid w:val="00C37D59"/>
    <w:rsid w:val="00C40059"/>
    <w:rsid w:val="00C400A6"/>
    <w:rsid w:val="00C400FA"/>
    <w:rsid w:val="00C40302"/>
    <w:rsid w:val="00C4042B"/>
    <w:rsid w:val="00C40969"/>
    <w:rsid w:val="00C40F20"/>
    <w:rsid w:val="00C41082"/>
    <w:rsid w:val="00C415BF"/>
    <w:rsid w:val="00C41AF9"/>
    <w:rsid w:val="00C41D74"/>
    <w:rsid w:val="00C41DD3"/>
    <w:rsid w:val="00C422D5"/>
    <w:rsid w:val="00C435A2"/>
    <w:rsid w:val="00C43F4A"/>
    <w:rsid w:val="00C44903"/>
    <w:rsid w:val="00C44ABE"/>
    <w:rsid w:val="00C44EFD"/>
    <w:rsid w:val="00C4583F"/>
    <w:rsid w:val="00C4675B"/>
    <w:rsid w:val="00C4698A"/>
    <w:rsid w:val="00C46C89"/>
    <w:rsid w:val="00C46E07"/>
    <w:rsid w:val="00C4786D"/>
    <w:rsid w:val="00C50D0C"/>
    <w:rsid w:val="00C51593"/>
    <w:rsid w:val="00C519D0"/>
    <w:rsid w:val="00C52259"/>
    <w:rsid w:val="00C5226D"/>
    <w:rsid w:val="00C524FB"/>
    <w:rsid w:val="00C5262F"/>
    <w:rsid w:val="00C52910"/>
    <w:rsid w:val="00C529F0"/>
    <w:rsid w:val="00C53055"/>
    <w:rsid w:val="00C530CF"/>
    <w:rsid w:val="00C53C0D"/>
    <w:rsid w:val="00C53E3B"/>
    <w:rsid w:val="00C55038"/>
    <w:rsid w:val="00C557BB"/>
    <w:rsid w:val="00C55D9E"/>
    <w:rsid w:val="00C56D48"/>
    <w:rsid w:val="00C5702E"/>
    <w:rsid w:val="00C575DC"/>
    <w:rsid w:val="00C60AD5"/>
    <w:rsid w:val="00C60B30"/>
    <w:rsid w:val="00C6165C"/>
    <w:rsid w:val="00C61DA4"/>
    <w:rsid w:val="00C61F16"/>
    <w:rsid w:val="00C62607"/>
    <w:rsid w:val="00C62CE7"/>
    <w:rsid w:val="00C63732"/>
    <w:rsid w:val="00C640AC"/>
    <w:rsid w:val="00C640C2"/>
    <w:rsid w:val="00C6413F"/>
    <w:rsid w:val="00C64167"/>
    <w:rsid w:val="00C644D4"/>
    <w:rsid w:val="00C65D80"/>
    <w:rsid w:val="00C65D9F"/>
    <w:rsid w:val="00C6706E"/>
    <w:rsid w:val="00C6746B"/>
    <w:rsid w:val="00C677C4"/>
    <w:rsid w:val="00C67800"/>
    <w:rsid w:val="00C6787E"/>
    <w:rsid w:val="00C67F35"/>
    <w:rsid w:val="00C7176D"/>
    <w:rsid w:val="00C724E3"/>
    <w:rsid w:val="00C72632"/>
    <w:rsid w:val="00C72E0F"/>
    <w:rsid w:val="00C7370A"/>
    <w:rsid w:val="00C749BF"/>
    <w:rsid w:val="00C74DBA"/>
    <w:rsid w:val="00C75628"/>
    <w:rsid w:val="00C75733"/>
    <w:rsid w:val="00C758EF"/>
    <w:rsid w:val="00C759FE"/>
    <w:rsid w:val="00C76A23"/>
    <w:rsid w:val="00C76BC0"/>
    <w:rsid w:val="00C76C1D"/>
    <w:rsid w:val="00C80249"/>
    <w:rsid w:val="00C8040D"/>
    <w:rsid w:val="00C8045A"/>
    <w:rsid w:val="00C81326"/>
    <w:rsid w:val="00C816A5"/>
    <w:rsid w:val="00C81DCE"/>
    <w:rsid w:val="00C8269F"/>
    <w:rsid w:val="00C829EF"/>
    <w:rsid w:val="00C832F7"/>
    <w:rsid w:val="00C835E7"/>
    <w:rsid w:val="00C83BE8"/>
    <w:rsid w:val="00C83E14"/>
    <w:rsid w:val="00C84F80"/>
    <w:rsid w:val="00C86974"/>
    <w:rsid w:val="00C87E73"/>
    <w:rsid w:val="00C9011C"/>
    <w:rsid w:val="00C9021C"/>
    <w:rsid w:val="00C90636"/>
    <w:rsid w:val="00C90CFC"/>
    <w:rsid w:val="00C90D85"/>
    <w:rsid w:val="00C91358"/>
    <w:rsid w:val="00C914BE"/>
    <w:rsid w:val="00C91E66"/>
    <w:rsid w:val="00C91F6A"/>
    <w:rsid w:val="00C92449"/>
    <w:rsid w:val="00C92B60"/>
    <w:rsid w:val="00C9353D"/>
    <w:rsid w:val="00C93D32"/>
    <w:rsid w:val="00C9443F"/>
    <w:rsid w:val="00C94D20"/>
    <w:rsid w:val="00C951FF"/>
    <w:rsid w:val="00C95416"/>
    <w:rsid w:val="00C95643"/>
    <w:rsid w:val="00C95AD3"/>
    <w:rsid w:val="00C95EA9"/>
    <w:rsid w:val="00C97066"/>
    <w:rsid w:val="00C97103"/>
    <w:rsid w:val="00C974A1"/>
    <w:rsid w:val="00C97661"/>
    <w:rsid w:val="00CA1120"/>
    <w:rsid w:val="00CA17E8"/>
    <w:rsid w:val="00CA1AF5"/>
    <w:rsid w:val="00CA1D2A"/>
    <w:rsid w:val="00CA1D97"/>
    <w:rsid w:val="00CA1F03"/>
    <w:rsid w:val="00CA2A8D"/>
    <w:rsid w:val="00CA2C51"/>
    <w:rsid w:val="00CA374E"/>
    <w:rsid w:val="00CA3D87"/>
    <w:rsid w:val="00CA4100"/>
    <w:rsid w:val="00CA5CD5"/>
    <w:rsid w:val="00CA6016"/>
    <w:rsid w:val="00CA7203"/>
    <w:rsid w:val="00CA7A85"/>
    <w:rsid w:val="00CB0D3B"/>
    <w:rsid w:val="00CB2115"/>
    <w:rsid w:val="00CB2920"/>
    <w:rsid w:val="00CB2CB5"/>
    <w:rsid w:val="00CB2F83"/>
    <w:rsid w:val="00CB312F"/>
    <w:rsid w:val="00CB316B"/>
    <w:rsid w:val="00CB3507"/>
    <w:rsid w:val="00CB3698"/>
    <w:rsid w:val="00CB3C6D"/>
    <w:rsid w:val="00CB42A4"/>
    <w:rsid w:val="00CB43D3"/>
    <w:rsid w:val="00CB4594"/>
    <w:rsid w:val="00CB4A40"/>
    <w:rsid w:val="00CB535D"/>
    <w:rsid w:val="00CB5859"/>
    <w:rsid w:val="00CB5F85"/>
    <w:rsid w:val="00CB6475"/>
    <w:rsid w:val="00CB6D59"/>
    <w:rsid w:val="00CB6E52"/>
    <w:rsid w:val="00CB6F89"/>
    <w:rsid w:val="00CB706B"/>
    <w:rsid w:val="00CB730F"/>
    <w:rsid w:val="00CB771C"/>
    <w:rsid w:val="00CC081C"/>
    <w:rsid w:val="00CC0F0B"/>
    <w:rsid w:val="00CC1022"/>
    <w:rsid w:val="00CC186C"/>
    <w:rsid w:val="00CC1C41"/>
    <w:rsid w:val="00CC27AD"/>
    <w:rsid w:val="00CC28BF"/>
    <w:rsid w:val="00CC2E6A"/>
    <w:rsid w:val="00CC3547"/>
    <w:rsid w:val="00CC3932"/>
    <w:rsid w:val="00CC3A0C"/>
    <w:rsid w:val="00CC3CDB"/>
    <w:rsid w:val="00CC40CC"/>
    <w:rsid w:val="00CC435A"/>
    <w:rsid w:val="00CC4C95"/>
    <w:rsid w:val="00CC56EB"/>
    <w:rsid w:val="00CC6192"/>
    <w:rsid w:val="00CC6309"/>
    <w:rsid w:val="00CC64E0"/>
    <w:rsid w:val="00CC6F9B"/>
    <w:rsid w:val="00CC714D"/>
    <w:rsid w:val="00CC77E6"/>
    <w:rsid w:val="00CD1B18"/>
    <w:rsid w:val="00CD34E1"/>
    <w:rsid w:val="00CD4129"/>
    <w:rsid w:val="00CD4AEC"/>
    <w:rsid w:val="00CD4C66"/>
    <w:rsid w:val="00CD4F56"/>
    <w:rsid w:val="00CD5067"/>
    <w:rsid w:val="00CD5E82"/>
    <w:rsid w:val="00CD6857"/>
    <w:rsid w:val="00CD6EA5"/>
    <w:rsid w:val="00CD72A1"/>
    <w:rsid w:val="00CD7A25"/>
    <w:rsid w:val="00CE0B5B"/>
    <w:rsid w:val="00CE0E5F"/>
    <w:rsid w:val="00CE122D"/>
    <w:rsid w:val="00CE136E"/>
    <w:rsid w:val="00CE186B"/>
    <w:rsid w:val="00CE19C1"/>
    <w:rsid w:val="00CE2409"/>
    <w:rsid w:val="00CE273C"/>
    <w:rsid w:val="00CE2C5A"/>
    <w:rsid w:val="00CE3E68"/>
    <w:rsid w:val="00CE407B"/>
    <w:rsid w:val="00CE4D00"/>
    <w:rsid w:val="00CE4FB4"/>
    <w:rsid w:val="00CE544E"/>
    <w:rsid w:val="00CE56D7"/>
    <w:rsid w:val="00CE673C"/>
    <w:rsid w:val="00CE70E8"/>
    <w:rsid w:val="00CE7550"/>
    <w:rsid w:val="00CE7763"/>
    <w:rsid w:val="00CE790B"/>
    <w:rsid w:val="00CE7ECB"/>
    <w:rsid w:val="00CF01EF"/>
    <w:rsid w:val="00CF0923"/>
    <w:rsid w:val="00CF1FE1"/>
    <w:rsid w:val="00CF29A6"/>
    <w:rsid w:val="00CF31CC"/>
    <w:rsid w:val="00CF365B"/>
    <w:rsid w:val="00CF3B85"/>
    <w:rsid w:val="00CF442B"/>
    <w:rsid w:val="00CF4CFD"/>
    <w:rsid w:val="00CF4E13"/>
    <w:rsid w:val="00CF50E2"/>
    <w:rsid w:val="00CF6C73"/>
    <w:rsid w:val="00CF7406"/>
    <w:rsid w:val="00CF7D48"/>
    <w:rsid w:val="00D00107"/>
    <w:rsid w:val="00D00A9F"/>
    <w:rsid w:val="00D00D2F"/>
    <w:rsid w:val="00D00FC2"/>
    <w:rsid w:val="00D0129A"/>
    <w:rsid w:val="00D01748"/>
    <w:rsid w:val="00D01B07"/>
    <w:rsid w:val="00D020D9"/>
    <w:rsid w:val="00D026DE"/>
    <w:rsid w:val="00D02F7E"/>
    <w:rsid w:val="00D03380"/>
    <w:rsid w:val="00D0351D"/>
    <w:rsid w:val="00D044BC"/>
    <w:rsid w:val="00D04D2D"/>
    <w:rsid w:val="00D052E7"/>
    <w:rsid w:val="00D052ED"/>
    <w:rsid w:val="00D053F0"/>
    <w:rsid w:val="00D0639D"/>
    <w:rsid w:val="00D064E8"/>
    <w:rsid w:val="00D06615"/>
    <w:rsid w:val="00D06E0B"/>
    <w:rsid w:val="00D06F17"/>
    <w:rsid w:val="00D07203"/>
    <w:rsid w:val="00D07607"/>
    <w:rsid w:val="00D106D7"/>
    <w:rsid w:val="00D10AFA"/>
    <w:rsid w:val="00D113B0"/>
    <w:rsid w:val="00D118AE"/>
    <w:rsid w:val="00D11D8C"/>
    <w:rsid w:val="00D11EF9"/>
    <w:rsid w:val="00D124ED"/>
    <w:rsid w:val="00D12534"/>
    <w:rsid w:val="00D127E9"/>
    <w:rsid w:val="00D1409C"/>
    <w:rsid w:val="00D141A3"/>
    <w:rsid w:val="00D14AF5"/>
    <w:rsid w:val="00D15543"/>
    <w:rsid w:val="00D1684F"/>
    <w:rsid w:val="00D16C30"/>
    <w:rsid w:val="00D17DD8"/>
    <w:rsid w:val="00D2026C"/>
    <w:rsid w:val="00D2065C"/>
    <w:rsid w:val="00D2078A"/>
    <w:rsid w:val="00D209FB"/>
    <w:rsid w:val="00D20A18"/>
    <w:rsid w:val="00D20D1F"/>
    <w:rsid w:val="00D2100A"/>
    <w:rsid w:val="00D213DF"/>
    <w:rsid w:val="00D2264C"/>
    <w:rsid w:val="00D2277F"/>
    <w:rsid w:val="00D23715"/>
    <w:rsid w:val="00D2437C"/>
    <w:rsid w:val="00D246E9"/>
    <w:rsid w:val="00D24A65"/>
    <w:rsid w:val="00D24FDD"/>
    <w:rsid w:val="00D251FB"/>
    <w:rsid w:val="00D25ED3"/>
    <w:rsid w:val="00D25F90"/>
    <w:rsid w:val="00D2607F"/>
    <w:rsid w:val="00D2677F"/>
    <w:rsid w:val="00D26BD7"/>
    <w:rsid w:val="00D26EC9"/>
    <w:rsid w:val="00D30C18"/>
    <w:rsid w:val="00D310A0"/>
    <w:rsid w:val="00D31C9C"/>
    <w:rsid w:val="00D32599"/>
    <w:rsid w:val="00D32698"/>
    <w:rsid w:val="00D32762"/>
    <w:rsid w:val="00D3276B"/>
    <w:rsid w:val="00D32B60"/>
    <w:rsid w:val="00D330C6"/>
    <w:rsid w:val="00D332B7"/>
    <w:rsid w:val="00D33620"/>
    <w:rsid w:val="00D33BED"/>
    <w:rsid w:val="00D33EEC"/>
    <w:rsid w:val="00D35390"/>
    <w:rsid w:val="00D3597F"/>
    <w:rsid w:val="00D35C86"/>
    <w:rsid w:val="00D36250"/>
    <w:rsid w:val="00D372CD"/>
    <w:rsid w:val="00D373E1"/>
    <w:rsid w:val="00D378F7"/>
    <w:rsid w:val="00D41330"/>
    <w:rsid w:val="00D41B14"/>
    <w:rsid w:val="00D44CD9"/>
    <w:rsid w:val="00D45F39"/>
    <w:rsid w:val="00D4628D"/>
    <w:rsid w:val="00D46B07"/>
    <w:rsid w:val="00D46F09"/>
    <w:rsid w:val="00D472B0"/>
    <w:rsid w:val="00D47C9F"/>
    <w:rsid w:val="00D51940"/>
    <w:rsid w:val="00D519B6"/>
    <w:rsid w:val="00D51E35"/>
    <w:rsid w:val="00D51FD0"/>
    <w:rsid w:val="00D52CF5"/>
    <w:rsid w:val="00D52EC5"/>
    <w:rsid w:val="00D52ED7"/>
    <w:rsid w:val="00D53361"/>
    <w:rsid w:val="00D536D9"/>
    <w:rsid w:val="00D54596"/>
    <w:rsid w:val="00D555C8"/>
    <w:rsid w:val="00D556DD"/>
    <w:rsid w:val="00D55CE9"/>
    <w:rsid w:val="00D55F41"/>
    <w:rsid w:val="00D56179"/>
    <w:rsid w:val="00D570C0"/>
    <w:rsid w:val="00D5756E"/>
    <w:rsid w:val="00D5760A"/>
    <w:rsid w:val="00D6029C"/>
    <w:rsid w:val="00D62238"/>
    <w:rsid w:val="00D62454"/>
    <w:rsid w:val="00D6272B"/>
    <w:rsid w:val="00D6299F"/>
    <w:rsid w:val="00D62DBB"/>
    <w:rsid w:val="00D63008"/>
    <w:rsid w:val="00D63590"/>
    <w:rsid w:val="00D63968"/>
    <w:rsid w:val="00D64CE4"/>
    <w:rsid w:val="00D655B6"/>
    <w:rsid w:val="00D6584D"/>
    <w:rsid w:val="00D664FC"/>
    <w:rsid w:val="00D666FD"/>
    <w:rsid w:val="00D66F5D"/>
    <w:rsid w:val="00D67168"/>
    <w:rsid w:val="00D673C7"/>
    <w:rsid w:val="00D67B2E"/>
    <w:rsid w:val="00D70C4C"/>
    <w:rsid w:val="00D71C36"/>
    <w:rsid w:val="00D71D04"/>
    <w:rsid w:val="00D724FF"/>
    <w:rsid w:val="00D72C9C"/>
    <w:rsid w:val="00D73229"/>
    <w:rsid w:val="00D734BC"/>
    <w:rsid w:val="00D73D31"/>
    <w:rsid w:val="00D74356"/>
    <w:rsid w:val="00D74950"/>
    <w:rsid w:val="00D74CC4"/>
    <w:rsid w:val="00D74CD6"/>
    <w:rsid w:val="00D752D7"/>
    <w:rsid w:val="00D75628"/>
    <w:rsid w:val="00D75F8B"/>
    <w:rsid w:val="00D762EA"/>
    <w:rsid w:val="00D77598"/>
    <w:rsid w:val="00D77FB1"/>
    <w:rsid w:val="00D802CD"/>
    <w:rsid w:val="00D80949"/>
    <w:rsid w:val="00D80F66"/>
    <w:rsid w:val="00D81BF4"/>
    <w:rsid w:val="00D82164"/>
    <w:rsid w:val="00D82279"/>
    <w:rsid w:val="00D824CB"/>
    <w:rsid w:val="00D8263D"/>
    <w:rsid w:val="00D82690"/>
    <w:rsid w:val="00D83170"/>
    <w:rsid w:val="00D83205"/>
    <w:rsid w:val="00D8348D"/>
    <w:rsid w:val="00D83497"/>
    <w:rsid w:val="00D83581"/>
    <w:rsid w:val="00D849F2"/>
    <w:rsid w:val="00D84A42"/>
    <w:rsid w:val="00D85061"/>
    <w:rsid w:val="00D860FB"/>
    <w:rsid w:val="00D87124"/>
    <w:rsid w:val="00D875B4"/>
    <w:rsid w:val="00D87870"/>
    <w:rsid w:val="00D87C63"/>
    <w:rsid w:val="00D902C2"/>
    <w:rsid w:val="00D90746"/>
    <w:rsid w:val="00D917AD"/>
    <w:rsid w:val="00D92424"/>
    <w:rsid w:val="00D9252D"/>
    <w:rsid w:val="00D93154"/>
    <w:rsid w:val="00D93657"/>
    <w:rsid w:val="00D93BCD"/>
    <w:rsid w:val="00D94987"/>
    <w:rsid w:val="00D95803"/>
    <w:rsid w:val="00D9661F"/>
    <w:rsid w:val="00D966ED"/>
    <w:rsid w:val="00DA023B"/>
    <w:rsid w:val="00DA0296"/>
    <w:rsid w:val="00DA0F62"/>
    <w:rsid w:val="00DA125F"/>
    <w:rsid w:val="00DA2CD8"/>
    <w:rsid w:val="00DA3BAC"/>
    <w:rsid w:val="00DA3F83"/>
    <w:rsid w:val="00DA4AC8"/>
    <w:rsid w:val="00DA6100"/>
    <w:rsid w:val="00DA64B1"/>
    <w:rsid w:val="00DA6886"/>
    <w:rsid w:val="00DA775F"/>
    <w:rsid w:val="00DA7F4D"/>
    <w:rsid w:val="00DB1E73"/>
    <w:rsid w:val="00DB1F3B"/>
    <w:rsid w:val="00DB2241"/>
    <w:rsid w:val="00DB2E39"/>
    <w:rsid w:val="00DB403E"/>
    <w:rsid w:val="00DB4C06"/>
    <w:rsid w:val="00DB508F"/>
    <w:rsid w:val="00DB53B1"/>
    <w:rsid w:val="00DB6289"/>
    <w:rsid w:val="00DB6533"/>
    <w:rsid w:val="00DB6BE7"/>
    <w:rsid w:val="00DB74DD"/>
    <w:rsid w:val="00DC0131"/>
    <w:rsid w:val="00DC0956"/>
    <w:rsid w:val="00DC09F6"/>
    <w:rsid w:val="00DC0E65"/>
    <w:rsid w:val="00DC119E"/>
    <w:rsid w:val="00DC1505"/>
    <w:rsid w:val="00DC16B4"/>
    <w:rsid w:val="00DC17DD"/>
    <w:rsid w:val="00DC18C6"/>
    <w:rsid w:val="00DC2142"/>
    <w:rsid w:val="00DC22BC"/>
    <w:rsid w:val="00DC2C12"/>
    <w:rsid w:val="00DC2CBA"/>
    <w:rsid w:val="00DC397B"/>
    <w:rsid w:val="00DC424D"/>
    <w:rsid w:val="00DC437B"/>
    <w:rsid w:val="00DC44C4"/>
    <w:rsid w:val="00DC47AF"/>
    <w:rsid w:val="00DC497A"/>
    <w:rsid w:val="00DC5159"/>
    <w:rsid w:val="00DC5370"/>
    <w:rsid w:val="00DC562D"/>
    <w:rsid w:val="00DC76C7"/>
    <w:rsid w:val="00DC7F43"/>
    <w:rsid w:val="00DD0D83"/>
    <w:rsid w:val="00DD0D97"/>
    <w:rsid w:val="00DD12C6"/>
    <w:rsid w:val="00DD15F7"/>
    <w:rsid w:val="00DD16D9"/>
    <w:rsid w:val="00DD2044"/>
    <w:rsid w:val="00DD2B9B"/>
    <w:rsid w:val="00DD414A"/>
    <w:rsid w:val="00DD443D"/>
    <w:rsid w:val="00DD47FE"/>
    <w:rsid w:val="00DD5C42"/>
    <w:rsid w:val="00DD60A4"/>
    <w:rsid w:val="00DD61A7"/>
    <w:rsid w:val="00DD6F79"/>
    <w:rsid w:val="00DE006D"/>
    <w:rsid w:val="00DE02D7"/>
    <w:rsid w:val="00DE08D2"/>
    <w:rsid w:val="00DE2255"/>
    <w:rsid w:val="00DE2416"/>
    <w:rsid w:val="00DE279B"/>
    <w:rsid w:val="00DE284D"/>
    <w:rsid w:val="00DE50BF"/>
    <w:rsid w:val="00DE54EC"/>
    <w:rsid w:val="00DE565C"/>
    <w:rsid w:val="00DE5BB1"/>
    <w:rsid w:val="00DE68DF"/>
    <w:rsid w:val="00DE6B66"/>
    <w:rsid w:val="00DE6DDF"/>
    <w:rsid w:val="00DF016B"/>
    <w:rsid w:val="00DF1917"/>
    <w:rsid w:val="00DF1BD0"/>
    <w:rsid w:val="00DF1D92"/>
    <w:rsid w:val="00DF27AC"/>
    <w:rsid w:val="00DF2A56"/>
    <w:rsid w:val="00DF302E"/>
    <w:rsid w:val="00DF3741"/>
    <w:rsid w:val="00DF38CC"/>
    <w:rsid w:val="00DF3CE9"/>
    <w:rsid w:val="00DF4229"/>
    <w:rsid w:val="00DF48F3"/>
    <w:rsid w:val="00DF4D31"/>
    <w:rsid w:val="00DF5113"/>
    <w:rsid w:val="00DF518A"/>
    <w:rsid w:val="00DF5564"/>
    <w:rsid w:val="00DF55CB"/>
    <w:rsid w:val="00DF5900"/>
    <w:rsid w:val="00DF5B41"/>
    <w:rsid w:val="00DF6EB1"/>
    <w:rsid w:val="00E00108"/>
    <w:rsid w:val="00E001E9"/>
    <w:rsid w:val="00E006E1"/>
    <w:rsid w:val="00E00B5B"/>
    <w:rsid w:val="00E01B7A"/>
    <w:rsid w:val="00E01C9C"/>
    <w:rsid w:val="00E02461"/>
    <w:rsid w:val="00E0261C"/>
    <w:rsid w:val="00E02F44"/>
    <w:rsid w:val="00E03C56"/>
    <w:rsid w:val="00E03CF0"/>
    <w:rsid w:val="00E03E60"/>
    <w:rsid w:val="00E04351"/>
    <w:rsid w:val="00E046AD"/>
    <w:rsid w:val="00E04778"/>
    <w:rsid w:val="00E0554E"/>
    <w:rsid w:val="00E057E6"/>
    <w:rsid w:val="00E059DB"/>
    <w:rsid w:val="00E0615F"/>
    <w:rsid w:val="00E062F8"/>
    <w:rsid w:val="00E06CCB"/>
    <w:rsid w:val="00E07294"/>
    <w:rsid w:val="00E074C7"/>
    <w:rsid w:val="00E0763B"/>
    <w:rsid w:val="00E07817"/>
    <w:rsid w:val="00E07ACE"/>
    <w:rsid w:val="00E07D2B"/>
    <w:rsid w:val="00E07F87"/>
    <w:rsid w:val="00E11425"/>
    <w:rsid w:val="00E11D08"/>
    <w:rsid w:val="00E120E8"/>
    <w:rsid w:val="00E127DF"/>
    <w:rsid w:val="00E13231"/>
    <w:rsid w:val="00E13350"/>
    <w:rsid w:val="00E133C7"/>
    <w:rsid w:val="00E13614"/>
    <w:rsid w:val="00E13680"/>
    <w:rsid w:val="00E14187"/>
    <w:rsid w:val="00E1424F"/>
    <w:rsid w:val="00E14D70"/>
    <w:rsid w:val="00E15133"/>
    <w:rsid w:val="00E15BAA"/>
    <w:rsid w:val="00E15CBC"/>
    <w:rsid w:val="00E167E6"/>
    <w:rsid w:val="00E17E74"/>
    <w:rsid w:val="00E17FC7"/>
    <w:rsid w:val="00E20524"/>
    <w:rsid w:val="00E21C09"/>
    <w:rsid w:val="00E21FFE"/>
    <w:rsid w:val="00E2286C"/>
    <w:rsid w:val="00E22B3F"/>
    <w:rsid w:val="00E22C65"/>
    <w:rsid w:val="00E22D7D"/>
    <w:rsid w:val="00E23138"/>
    <w:rsid w:val="00E236CD"/>
    <w:rsid w:val="00E239BA"/>
    <w:rsid w:val="00E23D48"/>
    <w:rsid w:val="00E241BD"/>
    <w:rsid w:val="00E24651"/>
    <w:rsid w:val="00E24A2B"/>
    <w:rsid w:val="00E25853"/>
    <w:rsid w:val="00E25EC9"/>
    <w:rsid w:val="00E261E0"/>
    <w:rsid w:val="00E26C33"/>
    <w:rsid w:val="00E26CAC"/>
    <w:rsid w:val="00E27560"/>
    <w:rsid w:val="00E2791C"/>
    <w:rsid w:val="00E27A91"/>
    <w:rsid w:val="00E30432"/>
    <w:rsid w:val="00E30EF2"/>
    <w:rsid w:val="00E310D9"/>
    <w:rsid w:val="00E317BB"/>
    <w:rsid w:val="00E31F35"/>
    <w:rsid w:val="00E31F44"/>
    <w:rsid w:val="00E322BB"/>
    <w:rsid w:val="00E32422"/>
    <w:rsid w:val="00E328ED"/>
    <w:rsid w:val="00E337FA"/>
    <w:rsid w:val="00E33D95"/>
    <w:rsid w:val="00E33FDB"/>
    <w:rsid w:val="00E343C2"/>
    <w:rsid w:val="00E34BBB"/>
    <w:rsid w:val="00E34D0C"/>
    <w:rsid w:val="00E35C2D"/>
    <w:rsid w:val="00E35C62"/>
    <w:rsid w:val="00E36134"/>
    <w:rsid w:val="00E363E3"/>
    <w:rsid w:val="00E3680C"/>
    <w:rsid w:val="00E368E9"/>
    <w:rsid w:val="00E36C23"/>
    <w:rsid w:val="00E36C43"/>
    <w:rsid w:val="00E37374"/>
    <w:rsid w:val="00E374D8"/>
    <w:rsid w:val="00E37C21"/>
    <w:rsid w:val="00E37D16"/>
    <w:rsid w:val="00E37DF0"/>
    <w:rsid w:val="00E40EA6"/>
    <w:rsid w:val="00E414C3"/>
    <w:rsid w:val="00E41A2B"/>
    <w:rsid w:val="00E41AAE"/>
    <w:rsid w:val="00E4376F"/>
    <w:rsid w:val="00E439B2"/>
    <w:rsid w:val="00E459D9"/>
    <w:rsid w:val="00E46CE1"/>
    <w:rsid w:val="00E51A98"/>
    <w:rsid w:val="00E528E4"/>
    <w:rsid w:val="00E52BA9"/>
    <w:rsid w:val="00E52F14"/>
    <w:rsid w:val="00E532F9"/>
    <w:rsid w:val="00E5393E"/>
    <w:rsid w:val="00E5449D"/>
    <w:rsid w:val="00E54771"/>
    <w:rsid w:val="00E54ABE"/>
    <w:rsid w:val="00E54F70"/>
    <w:rsid w:val="00E55691"/>
    <w:rsid w:val="00E55E66"/>
    <w:rsid w:val="00E56C25"/>
    <w:rsid w:val="00E56F45"/>
    <w:rsid w:val="00E577B5"/>
    <w:rsid w:val="00E600B5"/>
    <w:rsid w:val="00E6017A"/>
    <w:rsid w:val="00E60580"/>
    <w:rsid w:val="00E60693"/>
    <w:rsid w:val="00E60CE8"/>
    <w:rsid w:val="00E6120F"/>
    <w:rsid w:val="00E62A30"/>
    <w:rsid w:val="00E62FAD"/>
    <w:rsid w:val="00E63497"/>
    <w:rsid w:val="00E6458C"/>
    <w:rsid w:val="00E64B90"/>
    <w:rsid w:val="00E64BC1"/>
    <w:rsid w:val="00E64D2A"/>
    <w:rsid w:val="00E64D71"/>
    <w:rsid w:val="00E64EDB"/>
    <w:rsid w:val="00E655B1"/>
    <w:rsid w:val="00E65DDE"/>
    <w:rsid w:val="00E65FAD"/>
    <w:rsid w:val="00E663C8"/>
    <w:rsid w:val="00E67D68"/>
    <w:rsid w:val="00E70C12"/>
    <w:rsid w:val="00E70D65"/>
    <w:rsid w:val="00E7205D"/>
    <w:rsid w:val="00E72078"/>
    <w:rsid w:val="00E7222A"/>
    <w:rsid w:val="00E7241B"/>
    <w:rsid w:val="00E735CF"/>
    <w:rsid w:val="00E7374F"/>
    <w:rsid w:val="00E73B20"/>
    <w:rsid w:val="00E75041"/>
    <w:rsid w:val="00E75191"/>
    <w:rsid w:val="00E758AF"/>
    <w:rsid w:val="00E767FC"/>
    <w:rsid w:val="00E80D72"/>
    <w:rsid w:val="00E81018"/>
    <w:rsid w:val="00E813C0"/>
    <w:rsid w:val="00E8185A"/>
    <w:rsid w:val="00E822B9"/>
    <w:rsid w:val="00E82EA3"/>
    <w:rsid w:val="00E83021"/>
    <w:rsid w:val="00E83F8C"/>
    <w:rsid w:val="00E8435C"/>
    <w:rsid w:val="00E84813"/>
    <w:rsid w:val="00E84F0C"/>
    <w:rsid w:val="00E85155"/>
    <w:rsid w:val="00E851B4"/>
    <w:rsid w:val="00E851BA"/>
    <w:rsid w:val="00E8693A"/>
    <w:rsid w:val="00E871C8"/>
    <w:rsid w:val="00E87833"/>
    <w:rsid w:val="00E878BF"/>
    <w:rsid w:val="00E87FEF"/>
    <w:rsid w:val="00E90ABE"/>
    <w:rsid w:val="00E91040"/>
    <w:rsid w:val="00E919D1"/>
    <w:rsid w:val="00E91DD8"/>
    <w:rsid w:val="00E921CC"/>
    <w:rsid w:val="00E926A0"/>
    <w:rsid w:val="00E929BB"/>
    <w:rsid w:val="00E9342C"/>
    <w:rsid w:val="00E93C10"/>
    <w:rsid w:val="00E93D19"/>
    <w:rsid w:val="00E95379"/>
    <w:rsid w:val="00E95AA8"/>
    <w:rsid w:val="00E95E86"/>
    <w:rsid w:val="00E9675B"/>
    <w:rsid w:val="00E967AB"/>
    <w:rsid w:val="00E96FEA"/>
    <w:rsid w:val="00E9759D"/>
    <w:rsid w:val="00E97DC0"/>
    <w:rsid w:val="00E97F0A"/>
    <w:rsid w:val="00EA01ED"/>
    <w:rsid w:val="00EA0905"/>
    <w:rsid w:val="00EA11F9"/>
    <w:rsid w:val="00EA1E02"/>
    <w:rsid w:val="00EA2128"/>
    <w:rsid w:val="00EA2CF3"/>
    <w:rsid w:val="00EA5B67"/>
    <w:rsid w:val="00EA6068"/>
    <w:rsid w:val="00EA7A46"/>
    <w:rsid w:val="00EA7A98"/>
    <w:rsid w:val="00EA7F3C"/>
    <w:rsid w:val="00EB0608"/>
    <w:rsid w:val="00EB0C61"/>
    <w:rsid w:val="00EB1053"/>
    <w:rsid w:val="00EB1909"/>
    <w:rsid w:val="00EB1E41"/>
    <w:rsid w:val="00EB273C"/>
    <w:rsid w:val="00EB300D"/>
    <w:rsid w:val="00EB3435"/>
    <w:rsid w:val="00EB37A1"/>
    <w:rsid w:val="00EB3987"/>
    <w:rsid w:val="00EB3B91"/>
    <w:rsid w:val="00EB426F"/>
    <w:rsid w:val="00EB462B"/>
    <w:rsid w:val="00EB4A9F"/>
    <w:rsid w:val="00EB509E"/>
    <w:rsid w:val="00EB52F6"/>
    <w:rsid w:val="00EB5A21"/>
    <w:rsid w:val="00EB729B"/>
    <w:rsid w:val="00EB7D19"/>
    <w:rsid w:val="00EC096F"/>
    <w:rsid w:val="00EC0C3E"/>
    <w:rsid w:val="00EC0FDA"/>
    <w:rsid w:val="00EC11DD"/>
    <w:rsid w:val="00EC3015"/>
    <w:rsid w:val="00EC3101"/>
    <w:rsid w:val="00EC3EB4"/>
    <w:rsid w:val="00EC41F4"/>
    <w:rsid w:val="00EC4C1E"/>
    <w:rsid w:val="00EC5B1A"/>
    <w:rsid w:val="00EC5CC6"/>
    <w:rsid w:val="00EC600F"/>
    <w:rsid w:val="00EC6276"/>
    <w:rsid w:val="00EC69A4"/>
    <w:rsid w:val="00EC6EEE"/>
    <w:rsid w:val="00EC75AA"/>
    <w:rsid w:val="00EC799F"/>
    <w:rsid w:val="00ED1DA0"/>
    <w:rsid w:val="00ED2E3E"/>
    <w:rsid w:val="00ED3DC3"/>
    <w:rsid w:val="00ED48A5"/>
    <w:rsid w:val="00ED4A28"/>
    <w:rsid w:val="00ED4DA5"/>
    <w:rsid w:val="00ED5089"/>
    <w:rsid w:val="00ED52F6"/>
    <w:rsid w:val="00ED5E72"/>
    <w:rsid w:val="00ED6A0A"/>
    <w:rsid w:val="00ED6DFA"/>
    <w:rsid w:val="00ED78D5"/>
    <w:rsid w:val="00ED7DCE"/>
    <w:rsid w:val="00ED7E04"/>
    <w:rsid w:val="00EE0248"/>
    <w:rsid w:val="00EE0538"/>
    <w:rsid w:val="00EE0B7F"/>
    <w:rsid w:val="00EE1016"/>
    <w:rsid w:val="00EE1612"/>
    <w:rsid w:val="00EE1EEA"/>
    <w:rsid w:val="00EE219F"/>
    <w:rsid w:val="00EE255E"/>
    <w:rsid w:val="00EE290C"/>
    <w:rsid w:val="00EE3ABF"/>
    <w:rsid w:val="00EE462F"/>
    <w:rsid w:val="00EE49D3"/>
    <w:rsid w:val="00EE6215"/>
    <w:rsid w:val="00EE636A"/>
    <w:rsid w:val="00EE64C4"/>
    <w:rsid w:val="00EE6A17"/>
    <w:rsid w:val="00EE6AEB"/>
    <w:rsid w:val="00EE7394"/>
    <w:rsid w:val="00EE7446"/>
    <w:rsid w:val="00EE749B"/>
    <w:rsid w:val="00EE7898"/>
    <w:rsid w:val="00EF0193"/>
    <w:rsid w:val="00EF0A1A"/>
    <w:rsid w:val="00EF0A7E"/>
    <w:rsid w:val="00EF0D9F"/>
    <w:rsid w:val="00EF14E4"/>
    <w:rsid w:val="00EF1E4E"/>
    <w:rsid w:val="00EF323E"/>
    <w:rsid w:val="00EF3C5B"/>
    <w:rsid w:val="00EF3F76"/>
    <w:rsid w:val="00EF42A4"/>
    <w:rsid w:val="00EF5746"/>
    <w:rsid w:val="00EF63BE"/>
    <w:rsid w:val="00EF63F0"/>
    <w:rsid w:val="00EF657C"/>
    <w:rsid w:val="00EF6A89"/>
    <w:rsid w:val="00EF6D9D"/>
    <w:rsid w:val="00EF6FFA"/>
    <w:rsid w:val="00EF77CC"/>
    <w:rsid w:val="00EF7842"/>
    <w:rsid w:val="00EF79A1"/>
    <w:rsid w:val="00EF7E6F"/>
    <w:rsid w:val="00F006A8"/>
    <w:rsid w:val="00F016DA"/>
    <w:rsid w:val="00F02E04"/>
    <w:rsid w:val="00F03E45"/>
    <w:rsid w:val="00F04E89"/>
    <w:rsid w:val="00F0503D"/>
    <w:rsid w:val="00F05716"/>
    <w:rsid w:val="00F05B93"/>
    <w:rsid w:val="00F05FE4"/>
    <w:rsid w:val="00F06831"/>
    <w:rsid w:val="00F06D74"/>
    <w:rsid w:val="00F06F09"/>
    <w:rsid w:val="00F07212"/>
    <w:rsid w:val="00F07506"/>
    <w:rsid w:val="00F07B32"/>
    <w:rsid w:val="00F10938"/>
    <w:rsid w:val="00F10E76"/>
    <w:rsid w:val="00F10E78"/>
    <w:rsid w:val="00F118A8"/>
    <w:rsid w:val="00F11C34"/>
    <w:rsid w:val="00F12145"/>
    <w:rsid w:val="00F12780"/>
    <w:rsid w:val="00F12794"/>
    <w:rsid w:val="00F13183"/>
    <w:rsid w:val="00F134E6"/>
    <w:rsid w:val="00F13546"/>
    <w:rsid w:val="00F136D4"/>
    <w:rsid w:val="00F13CF7"/>
    <w:rsid w:val="00F13DAF"/>
    <w:rsid w:val="00F15E1E"/>
    <w:rsid w:val="00F16154"/>
    <w:rsid w:val="00F162E6"/>
    <w:rsid w:val="00F169F8"/>
    <w:rsid w:val="00F16CF6"/>
    <w:rsid w:val="00F1708A"/>
    <w:rsid w:val="00F173CE"/>
    <w:rsid w:val="00F17460"/>
    <w:rsid w:val="00F17798"/>
    <w:rsid w:val="00F17D54"/>
    <w:rsid w:val="00F2020F"/>
    <w:rsid w:val="00F20215"/>
    <w:rsid w:val="00F2066A"/>
    <w:rsid w:val="00F207BC"/>
    <w:rsid w:val="00F20955"/>
    <w:rsid w:val="00F21299"/>
    <w:rsid w:val="00F2275C"/>
    <w:rsid w:val="00F22E67"/>
    <w:rsid w:val="00F230EE"/>
    <w:rsid w:val="00F23193"/>
    <w:rsid w:val="00F23F11"/>
    <w:rsid w:val="00F23F1E"/>
    <w:rsid w:val="00F242C8"/>
    <w:rsid w:val="00F253FC"/>
    <w:rsid w:val="00F25A8E"/>
    <w:rsid w:val="00F2605D"/>
    <w:rsid w:val="00F26200"/>
    <w:rsid w:val="00F26EA5"/>
    <w:rsid w:val="00F273FB"/>
    <w:rsid w:val="00F274E0"/>
    <w:rsid w:val="00F30251"/>
    <w:rsid w:val="00F3027D"/>
    <w:rsid w:val="00F305C5"/>
    <w:rsid w:val="00F317E7"/>
    <w:rsid w:val="00F31A55"/>
    <w:rsid w:val="00F324B4"/>
    <w:rsid w:val="00F33205"/>
    <w:rsid w:val="00F333C8"/>
    <w:rsid w:val="00F336FE"/>
    <w:rsid w:val="00F35334"/>
    <w:rsid w:val="00F3560E"/>
    <w:rsid w:val="00F35D2A"/>
    <w:rsid w:val="00F35E45"/>
    <w:rsid w:val="00F367A3"/>
    <w:rsid w:val="00F36F92"/>
    <w:rsid w:val="00F37B3B"/>
    <w:rsid w:val="00F37B55"/>
    <w:rsid w:val="00F410FF"/>
    <w:rsid w:val="00F418D8"/>
    <w:rsid w:val="00F427A3"/>
    <w:rsid w:val="00F429D5"/>
    <w:rsid w:val="00F4313C"/>
    <w:rsid w:val="00F4383C"/>
    <w:rsid w:val="00F4411B"/>
    <w:rsid w:val="00F4444A"/>
    <w:rsid w:val="00F452C6"/>
    <w:rsid w:val="00F45428"/>
    <w:rsid w:val="00F46414"/>
    <w:rsid w:val="00F464EA"/>
    <w:rsid w:val="00F468F5"/>
    <w:rsid w:val="00F4709B"/>
    <w:rsid w:val="00F470ED"/>
    <w:rsid w:val="00F472D8"/>
    <w:rsid w:val="00F4731F"/>
    <w:rsid w:val="00F4742D"/>
    <w:rsid w:val="00F47BE9"/>
    <w:rsid w:val="00F47D68"/>
    <w:rsid w:val="00F50A9A"/>
    <w:rsid w:val="00F50B52"/>
    <w:rsid w:val="00F5106A"/>
    <w:rsid w:val="00F5172F"/>
    <w:rsid w:val="00F5177A"/>
    <w:rsid w:val="00F51A95"/>
    <w:rsid w:val="00F51F82"/>
    <w:rsid w:val="00F522F2"/>
    <w:rsid w:val="00F52B7E"/>
    <w:rsid w:val="00F52D1D"/>
    <w:rsid w:val="00F53D45"/>
    <w:rsid w:val="00F5413B"/>
    <w:rsid w:val="00F542A8"/>
    <w:rsid w:val="00F55832"/>
    <w:rsid w:val="00F56CB6"/>
    <w:rsid w:val="00F5724F"/>
    <w:rsid w:val="00F57D24"/>
    <w:rsid w:val="00F57E86"/>
    <w:rsid w:val="00F603DB"/>
    <w:rsid w:val="00F604DF"/>
    <w:rsid w:val="00F60D43"/>
    <w:rsid w:val="00F61716"/>
    <w:rsid w:val="00F62491"/>
    <w:rsid w:val="00F63429"/>
    <w:rsid w:val="00F63578"/>
    <w:rsid w:val="00F63F57"/>
    <w:rsid w:val="00F645BE"/>
    <w:rsid w:val="00F64A3C"/>
    <w:rsid w:val="00F66966"/>
    <w:rsid w:val="00F66AB7"/>
    <w:rsid w:val="00F66C8E"/>
    <w:rsid w:val="00F66CBF"/>
    <w:rsid w:val="00F67EA5"/>
    <w:rsid w:val="00F70B3A"/>
    <w:rsid w:val="00F70C60"/>
    <w:rsid w:val="00F712ED"/>
    <w:rsid w:val="00F71E4E"/>
    <w:rsid w:val="00F71E97"/>
    <w:rsid w:val="00F7259C"/>
    <w:rsid w:val="00F72BB2"/>
    <w:rsid w:val="00F739E5"/>
    <w:rsid w:val="00F73D5C"/>
    <w:rsid w:val="00F73E04"/>
    <w:rsid w:val="00F73EA0"/>
    <w:rsid w:val="00F7401F"/>
    <w:rsid w:val="00F74F7A"/>
    <w:rsid w:val="00F75373"/>
    <w:rsid w:val="00F75D0E"/>
    <w:rsid w:val="00F7610A"/>
    <w:rsid w:val="00F7611E"/>
    <w:rsid w:val="00F763AC"/>
    <w:rsid w:val="00F76BEF"/>
    <w:rsid w:val="00F77456"/>
    <w:rsid w:val="00F7749B"/>
    <w:rsid w:val="00F776BE"/>
    <w:rsid w:val="00F80651"/>
    <w:rsid w:val="00F80969"/>
    <w:rsid w:val="00F80F2C"/>
    <w:rsid w:val="00F81CBF"/>
    <w:rsid w:val="00F82187"/>
    <w:rsid w:val="00F82590"/>
    <w:rsid w:val="00F825E4"/>
    <w:rsid w:val="00F84246"/>
    <w:rsid w:val="00F85130"/>
    <w:rsid w:val="00F85225"/>
    <w:rsid w:val="00F8628D"/>
    <w:rsid w:val="00F86C33"/>
    <w:rsid w:val="00F87712"/>
    <w:rsid w:val="00F8774C"/>
    <w:rsid w:val="00F87BAD"/>
    <w:rsid w:val="00F901D5"/>
    <w:rsid w:val="00F90AD3"/>
    <w:rsid w:val="00F90CB5"/>
    <w:rsid w:val="00F90E95"/>
    <w:rsid w:val="00F91009"/>
    <w:rsid w:val="00F91020"/>
    <w:rsid w:val="00F91164"/>
    <w:rsid w:val="00F913B1"/>
    <w:rsid w:val="00F91C04"/>
    <w:rsid w:val="00F91C9F"/>
    <w:rsid w:val="00F92101"/>
    <w:rsid w:val="00F93B4B"/>
    <w:rsid w:val="00F93C50"/>
    <w:rsid w:val="00F93D52"/>
    <w:rsid w:val="00F93D7D"/>
    <w:rsid w:val="00F9416E"/>
    <w:rsid w:val="00F945CC"/>
    <w:rsid w:val="00F95572"/>
    <w:rsid w:val="00F95B1C"/>
    <w:rsid w:val="00F9653D"/>
    <w:rsid w:val="00F96AE1"/>
    <w:rsid w:val="00F97132"/>
    <w:rsid w:val="00FA02BA"/>
    <w:rsid w:val="00FA0611"/>
    <w:rsid w:val="00FA1D31"/>
    <w:rsid w:val="00FA24DD"/>
    <w:rsid w:val="00FA268C"/>
    <w:rsid w:val="00FA4307"/>
    <w:rsid w:val="00FA46B3"/>
    <w:rsid w:val="00FA53A7"/>
    <w:rsid w:val="00FA5847"/>
    <w:rsid w:val="00FA6031"/>
    <w:rsid w:val="00FA61A2"/>
    <w:rsid w:val="00FA623E"/>
    <w:rsid w:val="00FA6958"/>
    <w:rsid w:val="00FA704E"/>
    <w:rsid w:val="00FA773B"/>
    <w:rsid w:val="00FB1077"/>
    <w:rsid w:val="00FB143D"/>
    <w:rsid w:val="00FB1688"/>
    <w:rsid w:val="00FB1DE0"/>
    <w:rsid w:val="00FB2812"/>
    <w:rsid w:val="00FB2C5A"/>
    <w:rsid w:val="00FB302E"/>
    <w:rsid w:val="00FB4621"/>
    <w:rsid w:val="00FB48A5"/>
    <w:rsid w:val="00FB4916"/>
    <w:rsid w:val="00FB5169"/>
    <w:rsid w:val="00FB65D1"/>
    <w:rsid w:val="00FB6601"/>
    <w:rsid w:val="00FB7B81"/>
    <w:rsid w:val="00FC0373"/>
    <w:rsid w:val="00FC0C25"/>
    <w:rsid w:val="00FC120D"/>
    <w:rsid w:val="00FC188E"/>
    <w:rsid w:val="00FC2247"/>
    <w:rsid w:val="00FC23A0"/>
    <w:rsid w:val="00FC3EE8"/>
    <w:rsid w:val="00FC3F6C"/>
    <w:rsid w:val="00FC4A87"/>
    <w:rsid w:val="00FC513F"/>
    <w:rsid w:val="00FC5414"/>
    <w:rsid w:val="00FC6204"/>
    <w:rsid w:val="00FC6AA3"/>
    <w:rsid w:val="00FC7340"/>
    <w:rsid w:val="00FC7603"/>
    <w:rsid w:val="00FD02ED"/>
    <w:rsid w:val="00FD03B0"/>
    <w:rsid w:val="00FD0A2C"/>
    <w:rsid w:val="00FD107E"/>
    <w:rsid w:val="00FD16C9"/>
    <w:rsid w:val="00FD195C"/>
    <w:rsid w:val="00FD219D"/>
    <w:rsid w:val="00FD2273"/>
    <w:rsid w:val="00FD2C8F"/>
    <w:rsid w:val="00FD2ED3"/>
    <w:rsid w:val="00FD30C0"/>
    <w:rsid w:val="00FD339C"/>
    <w:rsid w:val="00FD4453"/>
    <w:rsid w:val="00FD46E2"/>
    <w:rsid w:val="00FD4A95"/>
    <w:rsid w:val="00FD519B"/>
    <w:rsid w:val="00FD51B5"/>
    <w:rsid w:val="00FD5634"/>
    <w:rsid w:val="00FD61C7"/>
    <w:rsid w:val="00FD6A4C"/>
    <w:rsid w:val="00FD79F1"/>
    <w:rsid w:val="00FE04EC"/>
    <w:rsid w:val="00FE0875"/>
    <w:rsid w:val="00FE0D80"/>
    <w:rsid w:val="00FE18D2"/>
    <w:rsid w:val="00FE24C1"/>
    <w:rsid w:val="00FE2DD4"/>
    <w:rsid w:val="00FE3237"/>
    <w:rsid w:val="00FE3BE0"/>
    <w:rsid w:val="00FE5430"/>
    <w:rsid w:val="00FE5A70"/>
    <w:rsid w:val="00FE5B1F"/>
    <w:rsid w:val="00FE73C3"/>
    <w:rsid w:val="00FE7BC3"/>
    <w:rsid w:val="00FE7CB0"/>
    <w:rsid w:val="00FF086C"/>
    <w:rsid w:val="00FF13F4"/>
    <w:rsid w:val="00FF21CD"/>
    <w:rsid w:val="00FF268E"/>
    <w:rsid w:val="00FF35FC"/>
    <w:rsid w:val="00FF3B3B"/>
    <w:rsid w:val="00FF3EAD"/>
    <w:rsid w:val="00FF413D"/>
    <w:rsid w:val="00FF473B"/>
    <w:rsid w:val="00FF49CC"/>
    <w:rsid w:val="00FF49DD"/>
    <w:rsid w:val="00FF5319"/>
    <w:rsid w:val="00FF532B"/>
    <w:rsid w:val="00FF57D1"/>
    <w:rsid w:val="00FF5969"/>
    <w:rsid w:val="00FF5CC7"/>
    <w:rsid w:val="00FF61EC"/>
    <w:rsid w:val="00FF62A8"/>
    <w:rsid w:val="00FF671A"/>
    <w:rsid w:val="00FF6C10"/>
    <w:rsid w:val="00FF6C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 style="mso-position-horizontal:left" fill="f" fillcolor="white">
      <v:fill color="white" on="f"/>
      <v:stroke weight="1pt"/>
    </o:shapedefaults>
    <o:shapelayout v:ext="edit">
      <o:idmap v:ext="edit" data="1"/>
    </o:shapelayout>
  </w:shapeDefaults>
  <w:decimalSymbol w:val=","/>
  <w:listSeparator w:val=";"/>
  <w14:docId w14:val="6581EDAF"/>
  <w15:docId w15:val="{E23D2A4C-B2F4-E34A-93A9-E782C7F481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41"/>
    <w:lsdException w:name="Colorful Grid Accent 6" w:uiPriority="42"/>
    <w:lsdException w:name="Subtle Emphasis" w:uiPriority="43"/>
    <w:lsdException w:name="Intense Emphasis" w:uiPriority="44"/>
    <w:lsdException w:name="Subtle Reference" w:uiPriority="45"/>
    <w:lsdException w:name="Intense Reference" w:uiPriority="40"/>
    <w:lsdException w:name="Book Title" w:uiPriority="46"/>
    <w:lsdException w:name="Bibliography" w:uiPriority="47"/>
    <w:lsdException w:name="TOC Heading" w:semiHidden="1" w:uiPriority="48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0E366A"/>
    <w:rPr>
      <w:sz w:val="24"/>
      <w:szCs w:val="24"/>
    </w:rPr>
  </w:style>
  <w:style w:type="paragraph" w:styleId="berschrift1">
    <w:name w:val="heading 1"/>
    <w:basedOn w:val="Standard"/>
    <w:next w:val="Standard"/>
    <w:link w:val="berschrift1Zchn"/>
    <w:qFormat/>
    <w:pPr>
      <w:keepNext/>
      <w:numPr>
        <w:numId w:val="1"/>
      </w:numPr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qFormat/>
    <w:pPr>
      <w:keepNext/>
      <w:numPr>
        <w:ilvl w:val="1"/>
        <w:numId w:val="1"/>
      </w:numPr>
      <w:spacing w:before="240" w:after="60"/>
      <w:outlineLvl w:val="1"/>
    </w:pPr>
    <w:rPr>
      <w:rFonts w:ascii="Arial" w:hAnsi="Arial" w:cs="Arial"/>
      <w:bCs/>
      <w:iCs/>
      <w:sz w:val="32"/>
      <w:szCs w:val="28"/>
    </w:rPr>
  </w:style>
  <w:style w:type="paragraph" w:styleId="berschrift3">
    <w:name w:val="heading 3"/>
    <w:basedOn w:val="Standard"/>
    <w:next w:val="Standard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8"/>
      <w:szCs w:val="26"/>
    </w:rPr>
  </w:style>
  <w:style w:type="paragraph" w:styleId="berschrift4">
    <w:name w:val="heading 4"/>
    <w:basedOn w:val="Standard"/>
    <w:next w:val="Standard"/>
    <w:qFormat/>
    <w:pPr>
      <w:keepNext/>
      <w:numPr>
        <w:ilvl w:val="3"/>
        <w:numId w:val="1"/>
      </w:numPr>
      <w:spacing w:before="240" w:after="60"/>
      <w:outlineLvl w:val="3"/>
    </w:pPr>
    <w:rPr>
      <w:rFonts w:ascii="Arial" w:hAnsi="Arial"/>
      <w:bCs/>
      <w:sz w:val="28"/>
      <w:szCs w:val="28"/>
    </w:rPr>
  </w:style>
  <w:style w:type="paragraph" w:styleId="berschrift5">
    <w:name w:val="heading 5"/>
    <w:basedOn w:val="Standard"/>
    <w:next w:val="Standard"/>
    <w:qFormat/>
    <w:pPr>
      <w:numPr>
        <w:ilvl w:val="4"/>
        <w:numId w:val="1"/>
      </w:numPr>
      <w:spacing w:before="240" w:after="60"/>
      <w:outlineLvl w:val="4"/>
    </w:pPr>
    <w:rPr>
      <w:rFonts w:ascii="Arial" w:hAnsi="Arial"/>
      <w:b/>
      <w:bCs/>
      <w:iCs/>
      <w:szCs w:val="26"/>
    </w:rPr>
  </w:style>
  <w:style w:type="paragraph" w:styleId="berschrift6">
    <w:name w:val="heading 6"/>
    <w:basedOn w:val="Standard"/>
    <w:next w:val="Standard"/>
    <w:qFormat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berschrift7">
    <w:name w:val="heading 7"/>
    <w:basedOn w:val="Standard"/>
    <w:next w:val="Standard"/>
    <w:qFormat/>
    <w:pPr>
      <w:numPr>
        <w:ilvl w:val="6"/>
        <w:numId w:val="1"/>
      </w:numPr>
      <w:spacing w:before="240" w:after="60"/>
      <w:outlineLvl w:val="6"/>
    </w:pPr>
  </w:style>
  <w:style w:type="paragraph" w:styleId="berschrift8">
    <w:name w:val="heading 8"/>
    <w:basedOn w:val="Standard"/>
    <w:next w:val="Standard"/>
    <w:qFormat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berschrift9">
    <w:name w:val="heading 9"/>
    <w:basedOn w:val="Standard"/>
    <w:next w:val="Standard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b/>
      <w:sz w:val="26"/>
      <w:szCs w:val="22"/>
      <w:u w:val="single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pPr>
      <w:tabs>
        <w:tab w:val="center" w:pos="4536"/>
        <w:tab w:val="right" w:pos="9072"/>
      </w:tabs>
    </w:pPr>
  </w:style>
  <w:style w:type="paragraph" w:styleId="Verzeichnis1">
    <w:name w:val="toc 1"/>
    <w:basedOn w:val="Standard"/>
    <w:next w:val="Standard"/>
    <w:autoRedefine/>
    <w:uiPriority w:val="39"/>
    <w:pPr>
      <w:spacing w:before="120"/>
    </w:pPr>
    <w:rPr>
      <w:b/>
      <w:bCs/>
      <w:i/>
      <w:iCs/>
    </w:rPr>
  </w:style>
  <w:style w:type="paragraph" w:styleId="Verzeichnis2">
    <w:name w:val="toc 2"/>
    <w:basedOn w:val="Standard"/>
    <w:next w:val="Standard"/>
    <w:autoRedefine/>
    <w:uiPriority w:val="39"/>
    <w:rsid w:val="001E541B"/>
    <w:pPr>
      <w:tabs>
        <w:tab w:val="left" w:pos="960"/>
        <w:tab w:val="right" w:leader="dot" w:pos="8777"/>
      </w:tabs>
      <w:spacing w:before="120" w:after="120"/>
      <w:ind w:left="238"/>
    </w:pPr>
    <w:rPr>
      <w:bCs/>
      <w:noProof/>
      <w:sz w:val="22"/>
      <w:szCs w:val="22"/>
      <w:lang w:val="en-US"/>
    </w:rPr>
  </w:style>
  <w:style w:type="paragraph" w:styleId="Verzeichnis3">
    <w:name w:val="toc 3"/>
    <w:basedOn w:val="Standard"/>
    <w:next w:val="Standard"/>
    <w:autoRedefine/>
    <w:uiPriority w:val="39"/>
    <w:pPr>
      <w:ind w:left="480"/>
    </w:pPr>
    <w:rPr>
      <w:sz w:val="20"/>
      <w:szCs w:val="20"/>
    </w:rPr>
  </w:style>
  <w:style w:type="paragraph" w:styleId="Verzeichnis4">
    <w:name w:val="toc 4"/>
    <w:basedOn w:val="Standard"/>
    <w:next w:val="Standard"/>
    <w:autoRedefine/>
    <w:uiPriority w:val="39"/>
    <w:pPr>
      <w:ind w:left="720"/>
    </w:pPr>
    <w:rPr>
      <w:sz w:val="20"/>
      <w:szCs w:val="20"/>
    </w:rPr>
  </w:style>
  <w:style w:type="paragraph" w:styleId="Verzeichnis5">
    <w:name w:val="toc 5"/>
    <w:basedOn w:val="Standard"/>
    <w:next w:val="Standard"/>
    <w:autoRedefine/>
    <w:semiHidden/>
    <w:pPr>
      <w:ind w:left="960"/>
    </w:pPr>
    <w:rPr>
      <w:sz w:val="20"/>
      <w:szCs w:val="20"/>
    </w:rPr>
  </w:style>
  <w:style w:type="paragraph" w:styleId="Verzeichnis6">
    <w:name w:val="toc 6"/>
    <w:basedOn w:val="Standard"/>
    <w:next w:val="Standard"/>
    <w:autoRedefine/>
    <w:semiHidden/>
    <w:pPr>
      <w:ind w:left="1200"/>
    </w:pPr>
    <w:rPr>
      <w:sz w:val="20"/>
      <w:szCs w:val="20"/>
    </w:rPr>
  </w:style>
  <w:style w:type="paragraph" w:styleId="Verzeichnis7">
    <w:name w:val="toc 7"/>
    <w:basedOn w:val="Standard"/>
    <w:next w:val="Standard"/>
    <w:autoRedefine/>
    <w:semiHidden/>
    <w:pPr>
      <w:ind w:left="1440"/>
    </w:pPr>
    <w:rPr>
      <w:sz w:val="20"/>
      <w:szCs w:val="20"/>
    </w:rPr>
  </w:style>
  <w:style w:type="paragraph" w:styleId="Verzeichnis8">
    <w:name w:val="toc 8"/>
    <w:basedOn w:val="Standard"/>
    <w:next w:val="Standard"/>
    <w:autoRedefine/>
    <w:semiHidden/>
    <w:pPr>
      <w:ind w:left="1680"/>
    </w:pPr>
    <w:rPr>
      <w:sz w:val="20"/>
      <w:szCs w:val="20"/>
    </w:rPr>
  </w:style>
  <w:style w:type="paragraph" w:styleId="Verzeichnis9">
    <w:name w:val="toc 9"/>
    <w:basedOn w:val="Standard"/>
    <w:next w:val="Standard"/>
    <w:autoRedefine/>
    <w:semiHidden/>
    <w:pPr>
      <w:ind w:left="1920"/>
    </w:pPr>
    <w:rPr>
      <w:sz w:val="20"/>
      <w:szCs w:val="20"/>
    </w:rPr>
  </w:style>
  <w:style w:type="character" w:styleId="Hyperlink">
    <w:name w:val="Hyperlink"/>
    <w:uiPriority w:val="99"/>
    <w:rPr>
      <w:color w:val="0000FF"/>
      <w:u w:val="single"/>
    </w:rPr>
  </w:style>
  <w:style w:type="character" w:styleId="Seitenzahl">
    <w:name w:val="page number"/>
    <w:basedOn w:val="Absatz-Standardschriftart"/>
  </w:style>
  <w:style w:type="paragraph" w:customStyle="1" w:styleId="Formatvorlage1">
    <w:name w:val="Formatvorlage1"/>
    <w:basedOn w:val="Standard"/>
    <w:rPr>
      <w:rFonts w:ascii="Arial" w:hAnsi="Arial" w:cs="Arial"/>
      <w:b/>
      <w:sz w:val="26"/>
      <w:szCs w:val="26"/>
      <w:u w:val="single"/>
    </w:rPr>
  </w:style>
  <w:style w:type="paragraph" w:styleId="Dokumentstruktur">
    <w:name w:val="Document Map"/>
    <w:basedOn w:val="Standard"/>
    <w:semiHidden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Funotentext">
    <w:name w:val="footnote text"/>
    <w:basedOn w:val="Standard"/>
    <w:semiHidden/>
    <w:rsid w:val="0054760B"/>
    <w:pPr>
      <w:tabs>
        <w:tab w:val="left" w:pos="680"/>
      </w:tabs>
      <w:ind w:left="227" w:hanging="227"/>
      <w:jc w:val="both"/>
    </w:pPr>
    <w:rPr>
      <w:sz w:val="20"/>
      <w:szCs w:val="20"/>
    </w:rPr>
  </w:style>
  <w:style w:type="character" w:styleId="Funotenzeichen">
    <w:name w:val="footnote reference"/>
    <w:semiHidden/>
    <w:rPr>
      <w:vertAlign w:val="superscript"/>
    </w:rPr>
  </w:style>
  <w:style w:type="paragraph" w:styleId="Sprechblasentext">
    <w:name w:val="Balloon Text"/>
    <w:basedOn w:val="Standard"/>
    <w:semiHidden/>
    <w:rPr>
      <w:rFonts w:ascii="Tahoma" w:hAnsi="Tahoma" w:cs="Tahoma"/>
      <w:sz w:val="16"/>
      <w:szCs w:val="16"/>
    </w:rPr>
  </w:style>
  <w:style w:type="paragraph" w:styleId="Textkrper">
    <w:name w:val="Body Text"/>
    <w:basedOn w:val="Standard"/>
    <w:pPr>
      <w:spacing w:line="360" w:lineRule="auto"/>
      <w:jc w:val="both"/>
    </w:pPr>
  </w:style>
  <w:style w:type="paragraph" w:styleId="Textkrper2">
    <w:name w:val="Body Text 2"/>
    <w:basedOn w:val="Standard"/>
    <w:pPr>
      <w:jc w:val="center"/>
    </w:pPr>
    <w:rPr>
      <w:b/>
      <w:sz w:val="32"/>
      <w:szCs w:val="32"/>
    </w:rPr>
  </w:style>
  <w:style w:type="paragraph" w:styleId="Beschriftung">
    <w:name w:val="caption"/>
    <w:basedOn w:val="Standard"/>
    <w:next w:val="Standard"/>
    <w:qFormat/>
    <w:pPr>
      <w:spacing w:before="120" w:after="120"/>
    </w:pPr>
    <w:rPr>
      <w:b/>
      <w:bCs/>
      <w:sz w:val="20"/>
      <w:szCs w:val="20"/>
    </w:rPr>
  </w:style>
  <w:style w:type="paragraph" w:styleId="Textkrper-Zeileneinzug">
    <w:name w:val="Body Text Indent"/>
    <w:basedOn w:val="Standard"/>
    <w:pPr>
      <w:spacing w:line="360" w:lineRule="auto"/>
      <w:ind w:left="360"/>
      <w:jc w:val="both"/>
    </w:pPr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styleId="Abbildungsverzeichnis">
    <w:name w:val="table of figures"/>
    <w:basedOn w:val="Standard"/>
    <w:next w:val="Standard"/>
    <w:uiPriority w:val="99"/>
    <w:rPr>
      <w:i/>
      <w:iCs/>
      <w:sz w:val="20"/>
      <w:szCs w:val="20"/>
    </w:rPr>
  </w:style>
  <w:style w:type="table" w:styleId="Tabellenraster">
    <w:name w:val="Table Grid"/>
    <w:basedOn w:val="NormaleTabelle"/>
    <w:rsid w:val="001C3F8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semiHidden/>
    <w:rPr>
      <w:sz w:val="16"/>
      <w:szCs w:val="16"/>
    </w:rPr>
  </w:style>
  <w:style w:type="paragraph" w:styleId="Kommentartext">
    <w:name w:val="annotation text"/>
    <w:basedOn w:val="Standard"/>
    <w:semiHidden/>
    <w:rPr>
      <w:sz w:val="20"/>
      <w:szCs w:val="20"/>
    </w:rPr>
  </w:style>
  <w:style w:type="paragraph" w:styleId="Kommentarthema">
    <w:name w:val="annotation subject"/>
    <w:basedOn w:val="Kommentartext"/>
    <w:next w:val="Kommentartext"/>
    <w:semiHidden/>
    <w:rPr>
      <w:b/>
      <w:bCs/>
    </w:rPr>
  </w:style>
  <w:style w:type="character" w:styleId="BesuchterLink">
    <w:name w:val="FollowedHyperlink"/>
    <w:rsid w:val="003B2C22"/>
    <w:rPr>
      <w:color w:val="606420"/>
      <w:u w:val="single"/>
    </w:rPr>
  </w:style>
  <w:style w:type="paragraph" w:customStyle="1" w:styleId="Formatvorlageberschrift2TimesNewRomanBlock">
    <w:name w:val="Formatvorlage Überschrift 2 + Times New Roman Block"/>
    <w:basedOn w:val="berschrift2"/>
    <w:rsid w:val="002B0596"/>
    <w:pPr>
      <w:jc w:val="both"/>
    </w:pPr>
    <w:rPr>
      <w:rFonts w:ascii="Times New Roman" w:hAnsi="Times New Roman" w:cs="Times New Roman"/>
      <w:bCs w:val="0"/>
      <w:iCs w:val="0"/>
      <w:szCs w:val="20"/>
    </w:rPr>
  </w:style>
  <w:style w:type="paragraph" w:customStyle="1" w:styleId="Formatvorlageberschrift1TimesNewRomanBlock">
    <w:name w:val="Formatvorlage Überschrift 1 + Times New Roman Block"/>
    <w:basedOn w:val="berschrift1"/>
    <w:rsid w:val="00F324B4"/>
    <w:pPr>
      <w:jc w:val="both"/>
    </w:pPr>
    <w:rPr>
      <w:rFonts w:ascii="Times New Roman" w:hAnsi="Times New Roman" w:cs="Times New Roman"/>
      <w:szCs w:val="20"/>
    </w:rPr>
  </w:style>
  <w:style w:type="paragraph" w:customStyle="1" w:styleId="Formatvorlage2">
    <w:name w:val="Formatvorlage2"/>
    <w:basedOn w:val="berschrift2"/>
    <w:rsid w:val="00A523BF"/>
    <w:pPr>
      <w:spacing w:before="120" w:after="120"/>
      <w:ind w:left="227"/>
    </w:pPr>
    <w:rPr>
      <w:rFonts w:ascii="Times New Roman" w:hAnsi="Times New Roman"/>
      <w:b/>
      <w:sz w:val="28"/>
    </w:rPr>
  </w:style>
  <w:style w:type="paragraph" w:customStyle="1" w:styleId="FormatvorlageFormatvorlage2Links-062cmErsteZeile0cm">
    <w:name w:val="Formatvorlage Formatvorlage2 + Links:  -062 cm Erste Zeile:  0 cm"/>
    <w:basedOn w:val="Formatvorlage2"/>
    <w:rsid w:val="00A523BF"/>
    <w:pPr>
      <w:numPr>
        <w:ilvl w:val="0"/>
        <w:numId w:val="0"/>
      </w:numPr>
    </w:pPr>
    <w:rPr>
      <w:rFonts w:cs="Times New Roman"/>
      <w:iCs w:val="0"/>
      <w:szCs w:val="20"/>
    </w:rPr>
  </w:style>
  <w:style w:type="paragraph" w:customStyle="1" w:styleId="Formatvorlageberschrift1TimesNewRomanBlock1">
    <w:name w:val="Formatvorlage Überschrift 1 + Times New Roman Block1"/>
    <w:basedOn w:val="berschrift1"/>
    <w:rsid w:val="002253A3"/>
    <w:pPr>
      <w:tabs>
        <w:tab w:val="clear" w:pos="432"/>
        <w:tab w:val="left" w:pos="340"/>
      </w:tabs>
      <w:jc w:val="both"/>
    </w:pPr>
    <w:rPr>
      <w:rFonts w:ascii="Times New Roman" w:hAnsi="Times New Roman" w:cs="Times New Roman"/>
      <w:szCs w:val="20"/>
    </w:rPr>
  </w:style>
  <w:style w:type="paragraph" w:customStyle="1" w:styleId="MittleresRaster1-Akzent21">
    <w:name w:val="Mittleres Raster 1 - Akzent 21"/>
    <w:basedOn w:val="Standard"/>
    <w:uiPriority w:val="34"/>
    <w:qFormat/>
    <w:rsid w:val="00511916"/>
    <w:pPr>
      <w:ind w:left="708"/>
    </w:pPr>
  </w:style>
  <w:style w:type="paragraph" w:customStyle="1" w:styleId="EndNoteBibliographyTitle">
    <w:name w:val="EndNote Bibliography Title"/>
    <w:basedOn w:val="Standard"/>
    <w:rsid w:val="00EC69A4"/>
    <w:pPr>
      <w:jc w:val="center"/>
    </w:pPr>
  </w:style>
  <w:style w:type="paragraph" w:customStyle="1" w:styleId="EndNoteBibliography">
    <w:name w:val="EndNote Bibliography"/>
    <w:basedOn w:val="Standard"/>
    <w:rsid w:val="00EC69A4"/>
  </w:style>
  <w:style w:type="character" w:styleId="Fett">
    <w:name w:val="Strong"/>
    <w:basedOn w:val="Absatz-Standardschriftart"/>
    <w:uiPriority w:val="22"/>
    <w:qFormat/>
    <w:rsid w:val="00D2437C"/>
    <w:rPr>
      <w:b/>
      <w:bCs/>
    </w:rPr>
  </w:style>
  <w:style w:type="character" w:customStyle="1" w:styleId="apple-converted-space">
    <w:name w:val="apple-converted-space"/>
    <w:basedOn w:val="Absatz-Standardschriftart"/>
    <w:rsid w:val="00D2437C"/>
  </w:style>
  <w:style w:type="paragraph" w:styleId="Listenabsatz">
    <w:name w:val="List Paragraph"/>
    <w:basedOn w:val="Standard"/>
    <w:uiPriority w:val="72"/>
    <w:qFormat/>
    <w:rsid w:val="00AE1616"/>
    <w:pPr>
      <w:ind w:left="720"/>
      <w:contextualSpacing/>
    </w:pPr>
  </w:style>
  <w:style w:type="paragraph" w:customStyle="1" w:styleId="Default">
    <w:name w:val="Default"/>
    <w:rsid w:val="00503F31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st1">
    <w:name w:val="st1"/>
    <w:basedOn w:val="Absatz-Standardschriftart"/>
    <w:rsid w:val="00361838"/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BA45F2"/>
    <w:rPr>
      <w:color w:val="605E5C"/>
      <w:shd w:val="clear" w:color="auto" w:fill="E1DFDD"/>
    </w:rPr>
  </w:style>
  <w:style w:type="character" w:styleId="Hervorhebung">
    <w:name w:val="Emphasis"/>
    <w:basedOn w:val="Absatz-Standardschriftart"/>
    <w:uiPriority w:val="20"/>
    <w:qFormat/>
    <w:rsid w:val="003C6198"/>
    <w:rPr>
      <w:i/>
      <w:iCs/>
    </w:rPr>
  </w:style>
  <w:style w:type="paragraph" w:styleId="StandardWeb">
    <w:name w:val="Normal (Web)"/>
    <w:basedOn w:val="Standard"/>
    <w:uiPriority w:val="99"/>
    <w:unhideWhenUsed/>
    <w:rsid w:val="003C6198"/>
    <w:pPr>
      <w:spacing w:before="100" w:beforeAutospacing="1" w:after="100" w:afterAutospacing="1"/>
    </w:p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923D7E"/>
    <w:rPr>
      <w:color w:val="605E5C"/>
      <w:shd w:val="clear" w:color="auto" w:fill="E1DFDD"/>
    </w:rPr>
  </w:style>
  <w:style w:type="character" w:customStyle="1" w:styleId="berschrift1Zchn">
    <w:name w:val="Überschrift 1 Zchn"/>
    <w:basedOn w:val="Absatz-Standardschriftart"/>
    <w:link w:val="berschrift1"/>
    <w:rsid w:val="00684509"/>
    <w:rPr>
      <w:rFonts w:ascii="Arial" w:hAnsi="Arial" w:cs="Arial"/>
      <w:b/>
      <w:bCs/>
      <w:kern w:val="32"/>
      <w:sz w:val="32"/>
      <w:szCs w:val="32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A65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90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36324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73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08529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049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60275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74067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542240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4411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15462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687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41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771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713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5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50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90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8105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79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541970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797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66283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48347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54158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30260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446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2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519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084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0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5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96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99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7675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8453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309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31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66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512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205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515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48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4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0629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65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8937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92507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3099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2586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28737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57772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91024408">
                                                  <w:marLeft w:val="-135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1185208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802110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790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92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6977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4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1950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1879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51134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51954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0741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44405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163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17272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55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70179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725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2673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43464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5513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99313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740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6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0339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91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19939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6092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34398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66871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4446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0636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813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4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849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39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771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654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257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7421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71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492984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1266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13474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52960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12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269665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15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88744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360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6782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495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4010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14965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66617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74806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217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4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8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5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06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4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81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829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993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93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22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3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24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7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1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4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5001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67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7151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6502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9463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29861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905122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74249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171539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639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73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47587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30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66139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7476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90964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68281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6792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41440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737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89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90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8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3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8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44630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49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0958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492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82412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78783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3016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29880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730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55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5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4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9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915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3781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02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6112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8951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60661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433012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2030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44784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019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2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95218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432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29235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4094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14923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83636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0364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1555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survstat.rki.de/Content/Query/Create.aspx" TargetMode="Externa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D677BCF-9A63-6549-8518-39B0481312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93</Words>
  <Characters>3740</Characters>
  <Application>Microsoft Office Word</Application>
  <DocSecurity>0</DocSecurity>
  <Lines>3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Masterarbeitsvorlage</vt:lpstr>
    </vt:vector>
  </TitlesOfParts>
  <Company>Universitätsmedizin Mainz</Company>
  <LinksUpToDate>false</LinksUpToDate>
  <CharactersWithSpaces>4325</CharactersWithSpaces>
  <SharedDoc>false</SharedDoc>
  <HLinks>
    <vt:vector size="174" baseType="variant">
      <vt:variant>
        <vt:i4>144184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50051454</vt:lpwstr>
      </vt:variant>
      <vt:variant>
        <vt:i4>144184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50051453</vt:lpwstr>
      </vt:variant>
      <vt:variant>
        <vt:i4>14418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50051452</vt:lpwstr>
      </vt:variant>
      <vt:variant>
        <vt:i4>1441840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50051451</vt:lpwstr>
      </vt:variant>
      <vt:variant>
        <vt:i4>1441840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50051450</vt:lpwstr>
      </vt:variant>
      <vt:variant>
        <vt:i4>15073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50051449</vt:lpwstr>
      </vt:variant>
      <vt:variant>
        <vt:i4>150737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50051448</vt:lpwstr>
      </vt:variant>
      <vt:variant>
        <vt:i4>150737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50051447</vt:lpwstr>
      </vt:variant>
      <vt:variant>
        <vt:i4>150737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50051446</vt:lpwstr>
      </vt:variant>
      <vt:variant>
        <vt:i4>150737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50051445</vt:lpwstr>
      </vt:variant>
      <vt:variant>
        <vt:i4>1507376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50051444</vt:lpwstr>
      </vt:variant>
      <vt:variant>
        <vt:i4>150737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50051443</vt:lpwstr>
      </vt:variant>
      <vt:variant>
        <vt:i4>1507376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50051442</vt:lpwstr>
      </vt:variant>
      <vt:variant>
        <vt:i4>1507376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50051441</vt:lpwstr>
      </vt:variant>
      <vt:variant>
        <vt:i4>150737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50051440</vt:lpwstr>
      </vt:variant>
      <vt:variant>
        <vt:i4>104862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50051439</vt:lpwstr>
      </vt:variant>
      <vt:variant>
        <vt:i4>104862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50051438</vt:lpwstr>
      </vt:variant>
      <vt:variant>
        <vt:i4>104862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50051437</vt:lpwstr>
      </vt:variant>
      <vt:variant>
        <vt:i4>1048624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50051436</vt:lpwstr>
      </vt:variant>
      <vt:variant>
        <vt:i4>104862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50051435</vt:lpwstr>
      </vt:variant>
      <vt:variant>
        <vt:i4>104862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50051434</vt:lpwstr>
      </vt:variant>
      <vt:variant>
        <vt:i4>104862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50051433</vt:lpwstr>
      </vt:variant>
      <vt:variant>
        <vt:i4>104862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50051432</vt:lpwstr>
      </vt:variant>
      <vt:variant>
        <vt:i4>104862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50051431</vt:lpwstr>
      </vt:variant>
      <vt:variant>
        <vt:i4>104862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50051430</vt:lpwstr>
      </vt:variant>
      <vt:variant>
        <vt:i4>111416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50051429</vt:lpwstr>
      </vt:variant>
      <vt:variant>
        <vt:i4>111416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50051428</vt:lpwstr>
      </vt:variant>
      <vt:variant>
        <vt:i4>111416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50051427</vt:lpwstr>
      </vt:variant>
      <vt:variant>
        <vt:i4>1114160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5005142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terarbeitsvorlage</dc:title>
  <dc:subject>Masterarbeitsvorlage</dc:subject>
  <dc:creator>Holger Koch</dc:creator>
  <cp:keywords>Masterarbeit</cp:keywords>
  <cp:lastModifiedBy>Martin Sprinzl</cp:lastModifiedBy>
  <cp:revision>7</cp:revision>
  <cp:lastPrinted>2020-03-15T09:50:00Z</cp:lastPrinted>
  <dcterms:created xsi:type="dcterms:W3CDTF">2020-03-22T21:19:00Z</dcterms:created>
  <dcterms:modified xsi:type="dcterms:W3CDTF">2020-10-16T14:29:00Z</dcterms:modified>
</cp:coreProperties>
</file>